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E7760" w14:textId="0788C173" w:rsidR="00E36AED" w:rsidRDefault="00E36AED" w:rsidP="00F67715">
      <w:pPr>
        <w:spacing w:line="480" w:lineRule="auto"/>
        <w:rPr>
          <w:rFonts w:cstheme="minorHAnsi"/>
          <w:b/>
          <w:bCs/>
        </w:rPr>
      </w:pPr>
      <w:bookmarkStart w:id="0" w:name="_Hlk68859487"/>
      <w:r w:rsidRPr="00195FB0">
        <w:rPr>
          <w:rFonts w:cstheme="minorHAnsi"/>
          <w:b/>
          <w:bCs/>
        </w:rPr>
        <w:t>COVID-19 vaccine hesitancy in care home staff: a survey of Liverpool care homes</w:t>
      </w:r>
    </w:p>
    <w:bookmarkEnd w:id="0"/>
    <w:p w14:paraId="70476312" w14:textId="7A1648F8" w:rsidR="00781B29" w:rsidRPr="00195FB0" w:rsidRDefault="00781B29" w:rsidP="00F67715">
      <w:pPr>
        <w:spacing w:line="480" w:lineRule="auto"/>
        <w:jc w:val="both"/>
        <w:rPr>
          <w:rFonts w:cstheme="minorHAnsi"/>
          <w:b/>
          <w:bCs/>
        </w:rPr>
      </w:pPr>
      <w:r w:rsidRPr="00195FB0">
        <w:rPr>
          <w:rFonts w:cstheme="minorHAnsi"/>
          <w:b/>
          <w:bCs/>
        </w:rPr>
        <w:t>Intro</w:t>
      </w:r>
      <w:r w:rsidR="00612026" w:rsidRPr="00195FB0">
        <w:rPr>
          <w:rFonts w:cstheme="minorHAnsi"/>
          <w:b/>
          <w:bCs/>
        </w:rPr>
        <w:t>duction</w:t>
      </w:r>
    </w:p>
    <w:p w14:paraId="61DA0EC5" w14:textId="2E9E0103" w:rsidR="001D0E6D" w:rsidRPr="00195FB0" w:rsidRDefault="005D67E1" w:rsidP="00F67715">
      <w:pPr>
        <w:spacing w:line="480" w:lineRule="auto"/>
        <w:jc w:val="both"/>
        <w:rPr>
          <w:rFonts w:cstheme="minorHAnsi"/>
        </w:rPr>
      </w:pPr>
      <w:bookmarkStart w:id="1" w:name="_Hlk122078440"/>
      <w:r w:rsidRPr="00195FB0">
        <w:rPr>
          <w:rFonts w:cstheme="minorHAnsi"/>
        </w:rPr>
        <w:t>Since the start of the COVID-19 pandemic</w:t>
      </w:r>
      <w:r w:rsidR="008352AD">
        <w:rPr>
          <w:rFonts w:cstheme="minorHAnsi"/>
        </w:rPr>
        <w:t xml:space="preserve"> and up until the roll out of the COVID-19 vaccine in English care home on 8</w:t>
      </w:r>
      <w:r w:rsidR="008352AD" w:rsidRPr="00C907E8">
        <w:rPr>
          <w:rFonts w:cstheme="minorHAnsi"/>
          <w:vertAlign w:val="superscript"/>
        </w:rPr>
        <w:t>th</w:t>
      </w:r>
      <w:r w:rsidR="008352AD">
        <w:rPr>
          <w:rFonts w:cstheme="minorHAnsi"/>
        </w:rPr>
        <w:t xml:space="preserve"> December 2020</w:t>
      </w:r>
      <w:r w:rsidR="004E55B7" w:rsidRPr="00195FB0">
        <w:rPr>
          <w:rFonts w:cstheme="minorHAnsi"/>
        </w:rPr>
        <w:t>,</w:t>
      </w:r>
      <w:r w:rsidRPr="00195FB0">
        <w:rPr>
          <w:rFonts w:cstheme="minorHAnsi"/>
        </w:rPr>
        <w:t xml:space="preserve"> </w:t>
      </w:r>
      <w:r w:rsidR="008352AD">
        <w:rPr>
          <w:rFonts w:cstheme="minorHAnsi"/>
        </w:rPr>
        <w:t>20.7</w:t>
      </w:r>
      <w:r w:rsidRPr="00195FB0">
        <w:rPr>
          <w:rFonts w:cstheme="minorHAnsi"/>
        </w:rPr>
        <w:t xml:space="preserve">% of all </w:t>
      </w:r>
      <w:r w:rsidR="00C63198">
        <w:rPr>
          <w:rFonts w:cstheme="minorHAnsi"/>
        </w:rPr>
        <w:t xml:space="preserve">reported </w:t>
      </w:r>
      <w:r w:rsidRPr="00195FB0">
        <w:rPr>
          <w:rFonts w:cstheme="minorHAnsi"/>
        </w:rPr>
        <w:t xml:space="preserve">care home deaths have been due to COVID-19 </w:t>
      </w:r>
      <w:r w:rsidR="006E1C22" w:rsidRPr="00195FB0">
        <w:rPr>
          <w:rFonts w:cstheme="minorHAnsi"/>
        </w:rPr>
        <w:fldChar w:fldCharType="begin" w:fldLock="1"/>
      </w:r>
      <w:r w:rsidR="008D7396" w:rsidRPr="00195FB0">
        <w:rPr>
          <w:rFonts w:cstheme="minorHAnsi"/>
        </w:rPr>
        <w:instrText>ADDIN CSL_CITATION {"citationItems":[{"id":"ITEM-1","itemData":{"URL":"https://www.ons.gov.uk/peoplepopulationandcommunity/birthsdeathsandmarriages/deaths/datasets/numberofdeathsincarehomesnotifiedtothecarequalitycommissionengland","accessed":{"date-parts":[["2021","2","8"]]},"author":[{"dropping-particle":"","family":"Statistics","given":"Office for National","non-dropping-particle":"","parse-names":false,"suffix":""}],"id":"ITEM-1","issued":{"date-parts":[["2021"]]},"title":"Number of deaths in care homes notified to the Care Quality Commission, England","type":"webpage"},"uris":["http://www.mendeley.com/documents/?uuid=88b46f3f-6095-4229-899c-95740ded02c2"]}],"mendeley":{"formattedCitation":"[1]","plainTextFormattedCitation":"[1]","previouslyFormattedCitation":"[1]"},"properties":{"noteIndex":0},"schema":"https://github.com/citation-style-language/schema/raw/master/csl-citation.json"}</w:instrText>
      </w:r>
      <w:r w:rsidR="006E1C22" w:rsidRPr="00195FB0">
        <w:rPr>
          <w:rFonts w:cstheme="minorHAnsi"/>
        </w:rPr>
        <w:fldChar w:fldCharType="separate"/>
      </w:r>
      <w:r w:rsidR="006E1C22" w:rsidRPr="00195FB0">
        <w:rPr>
          <w:rFonts w:cstheme="minorHAnsi"/>
          <w:noProof/>
        </w:rPr>
        <w:t>[1]</w:t>
      </w:r>
      <w:r w:rsidR="006E1C22" w:rsidRPr="00195FB0">
        <w:rPr>
          <w:rFonts w:cstheme="minorHAnsi"/>
        </w:rPr>
        <w:fldChar w:fldCharType="end"/>
      </w:r>
      <w:r w:rsidR="00F35A70" w:rsidRPr="00195FB0">
        <w:rPr>
          <w:rFonts w:cstheme="minorHAnsi"/>
        </w:rPr>
        <w:t>.</w:t>
      </w:r>
      <w:r w:rsidR="008470A2" w:rsidRPr="00195FB0">
        <w:rPr>
          <w:rFonts w:cstheme="minorHAnsi"/>
        </w:rPr>
        <w:t xml:space="preserve"> </w:t>
      </w:r>
      <w:bookmarkEnd w:id="1"/>
      <w:r w:rsidR="00FA2E41" w:rsidRPr="00195FB0">
        <w:rPr>
          <w:rFonts w:cstheme="minorHAnsi"/>
        </w:rPr>
        <w:t>The majority of</w:t>
      </w:r>
      <w:r w:rsidR="008470A2" w:rsidRPr="00195FB0">
        <w:rPr>
          <w:rFonts w:cstheme="minorHAnsi"/>
        </w:rPr>
        <w:t xml:space="preserve"> </w:t>
      </w:r>
      <w:r w:rsidRPr="00195FB0">
        <w:rPr>
          <w:rFonts w:cstheme="minorHAnsi"/>
        </w:rPr>
        <w:t xml:space="preserve">these </w:t>
      </w:r>
      <w:r w:rsidR="008470A2" w:rsidRPr="00195FB0">
        <w:rPr>
          <w:rFonts w:cstheme="minorHAnsi"/>
        </w:rPr>
        <w:t>occurred in homes w</w:t>
      </w:r>
      <w:r w:rsidR="00000AED" w:rsidRPr="00195FB0">
        <w:rPr>
          <w:rFonts w:cstheme="minorHAnsi"/>
        </w:rPr>
        <w:t xml:space="preserve">hich had </w:t>
      </w:r>
      <w:r w:rsidR="007552CA" w:rsidRPr="00195FB0">
        <w:rPr>
          <w:rFonts w:cstheme="minorHAnsi"/>
        </w:rPr>
        <w:t xml:space="preserve">experienced </w:t>
      </w:r>
      <w:r w:rsidR="008470A2" w:rsidRPr="00195FB0">
        <w:rPr>
          <w:rFonts w:cstheme="minorHAnsi"/>
        </w:rPr>
        <w:t>a</w:t>
      </w:r>
      <w:r w:rsidRPr="00195FB0">
        <w:rPr>
          <w:rFonts w:cstheme="minorHAnsi"/>
        </w:rPr>
        <w:t xml:space="preserve"> COVID-19</w:t>
      </w:r>
      <w:r w:rsidR="008470A2" w:rsidRPr="00195FB0">
        <w:rPr>
          <w:rFonts w:cstheme="minorHAnsi"/>
        </w:rPr>
        <w:t xml:space="preserve"> outbreak</w:t>
      </w:r>
      <w:r w:rsidR="00FA2E41" w:rsidRPr="00195FB0">
        <w:rPr>
          <w:rFonts w:cstheme="minorHAnsi"/>
        </w:rPr>
        <w:t xml:space="preserve"> </w:t>
      </w:r>
      <w:r w:rsidR="00FA2E41" w:rsidRPr="00195FB0">
        <w:rPr>
          <w:rFonts w:cstheme="minorHAnsi"/>
        </w:rPr>
        <w:fldChar w:fldCharType="begin" w:fldLock="1"/>
      </w:r>
      <w:r w:rsidR="00FA2E41" w:rsidRPr="00195FB0">
        <w:rPr>
          <w:rFonts w:cstheme="minorHAnsi"/>
        </w:rPr>
        <w:instrText>ADDIN CSL_CITATION {"citationItems":[{"id":"ITEM-1","itemData":{"DOI":"10.1016/s2666-7568(20)30012-x","ISSN":"26667568","abstract":"Background COVID-19 has affected care home residents internationally, but detailed information on outbreaks is scarce. We aimed to describe the evolution of outbreaks of COVID-19 in all care homes in one large health region in Scotland.","author":[{"dropping-particle":"","family":"Burton","given":"Jennifer K","non-dropping-particle":"","parse-names":false,"suffix":""},{"dropping-particle":"","family":"Bayne","given":"Gwen","non-dropping-particle":"","parse-names":false,"suffix":""},{"dropping-particle":"","family":"Evans","given":"Christine","non-dropping-particle":"","parse-names":false,"suffix":""},{"dropping-particle":"","family":"Garbe","given":"Frederike","non-dropping-particle":"","parse-names":false,"suffix":""},{"dropping-particle":"","family":"Gorman","given":"Dermot","non-dropping-particle":"","parse-names":false,"suffix":""},{"dropping-particle":"","family":"Honhold","given":"Naomi","non-dropping-particle":"","parse-names":false,"suffix":""},{"dropping-particle":"","family":"McCormick","given":"Duncan","non-dropping-particle":"","parse-names":false,"suffix":""},{"dropping-particle":"","family":"Othieno","given":"Richard","non-dropping-particle":"","parse-names":false,"suffix":""},{"dropping-particle":"","family":"Stevenson","given":"Janet E","non-dropping-particle":"","parse-names":false,"suffix":""},{"dropping-particle":"","family":"Swietlik","given":"Stefanie","non-dropping-particle":"","parse-names":false,"suffix":""},{"dropping-particle":"","family":"Templeton","given":"Kate E","non-dropping-particle":"","parse-names":false,"suffix":""},{"dropping-particle":"","family":"Tranter","given":"Mette","non-dropping-particle":"","parse-names":false,"suffix":""},{"dropping-particle":"","family":"Willocks","given":"Lorna","non-dropping-particle":"","parse-names":false,"suffix":""},{"dropping-particle":"","family":"Guthrie","given":"Bruce","non-dropping-particle":"","parse-names":false,"suffix":""}],"container-title":"The Lancet Healthy Longevity","id":"ITEM-1","issue":"1","issued":{"date-parts":[["2020"]]},"page":"e21-e31","publisher":"The Author(s). Published by Elsevier Ltd. This is an Open Access article under the CC BY 4.0 license","title":"Evolution and effects of COVID-19 outbreaks in care homes: a population analysis in 189 care homes in one geographical region of the UK","type":"article-journal","volume":"1"},"uris":["http://www.mendeley.com/documents/?uuid=3e3c72c1-6c45-4d5b-bd11-8bec7d0f0dc7"]}],"mendeley":{"formattedCitation":"[2]","plainTextFormattedCitation":"[2]","previouslyFormattedCitation":"[2]"},"properties":{"noteIndex":0},"schema":"https://github.com/citation-style-language/schema/raw/master/csl-citation.json"}</w:instrText>
      </w:r>
      <w:r w:rsidR="00FA2E41" w:rsidRPr="00195FB0">
        <w:rPr>
          <w:rFonts w:cstheme="minorHAnsi"/>
        </w:rPr>
        <w:fldChar w:fldCharType="separate"/>
      </w:r>
      <w:r w:rsidR="00FA2E41" w:rsidRPr="00195FB0">
        <w:rPr>
          <w:rFonts w:cstheme="minorHAnsi"/>
          <w:noProof/>
        </w:rPr>
        <w:t>[2]</w:t>
      </w:r>
      <w:r w:rsidR="00FA2E41" w:rsidRPr="00195FB0">
        <w:rPr>
          <w:rFonts w:cstheme="minorHAnsi"/>
        </w:rPr>
        <w:fldChar w:fldCharType="end"/>
      </w:r>
      <w:r w:rsidR="008470A2" w:rsidRPr="00195FB0">
        <w:rPr>
          <w:rFonts w:cstheme="minorHAnsi"/>
        </w:rPr>
        <w:t xml:space="preserve">. </w:t>
      </w:r>
      <w:bookmarkStart w:id="2" w:name="_Hlk122078993"/>
      <w:r w:rsidR="00C77243" w:rsidRPr="00195FB0">
        <w:rPr>
          <w:rFonts w:cstheme="minorHAnsi"/>
        </w:rPr>
        <w:t xml:space="preserve">The </w:t>
      </w:r>
      <w:r w:rsidR="00F35A70" w:rsidRPr="00195FB0">
        <w:rPr>
          <w:rFonts w:cstheme="minorHAnsi"/>
        </w:rPr>
        <w:t>Liverpool</w:t>
      </w:r>
      <w:r w:rsidR="0045536F" w:rsidRPr="00195FB0">
        <w:rPr>
          <w:rFonts w:cstheme="minorHAnsi"/>
        </w:rPr>
        <w:t xml:space="preserve"> City Council</w:t>
      </w:r>
      <w:r w:rsidR="00C77243" w:rsidRPr="00195FB0">
        <w:rPr>
          <w:rFonts w:cstheme="minorHAnsi"/>
        </w:rPr>
        <w:t xml:space="preserve"> (LCC) </w:t>
      </w:r>
      <w:r w:rsidR="00D257CF">
        <w:rPr>
          <w:rFonts w:cstheme="minorHAnsi"/>
        </w:rPr>
        <w:t>area (North West of England)</w:t>
      </w:r>
      <w:r w:rsidR="00F35A70" w:rsidRPr="00195FB0">
        <w:rPr>
          <w:rFonts w:cstheme="minorHAnsi"/>
        </w:rPr>
        <w:t xml:space="preserve"> </w:t>
      </w:r>
      <w:r w:rsidR="00FA2E41" w:rsidRPr="00195FB0">
        <w:rPr>
          <w:rFonts w:cstheme="minorHAnsi"/>
        </w:rPr>
        <w:t xml:space="preserve">had significantly more </w:t>
      </w:r>
      <w:r w:rsidR="00A72491">
        <w:rPr>
          <w:rFonts w:cstheme="minorHAnsi"/>
        </w:rPr>
        <w:t xml:space="preserve">COVID-19 related </w:t>
      </w:r>
      <w:r w:rsidR="00FA2E41" w:rsidRPr="00195FB0">
        <w:rPr>
          <w:rFonts w:cstheme="minorHAnsi"/>
        </w:rPr>
        <w:t>deaths in</w:t>
      </w:r>
      <w:r w:rsidR="00C77243" w:rsidRPr="00195FB0">
        <w:rPr>
          <w:rFonts w:cstheme="minorHAnsi"/>
        </w:rPr>
        <w:t xml:space="preserve"> </w:t>
      </w:r>
      <w:r w:rsidR="007B7064" w:rsidRPr="00195FB0">
        <w:rPr>
          <w:rFonts w:cstheme="minorHAnsi"/>
        </w:rPr>
        <w:t>its</w:t>
      </w:r>
      <w:r w:rsidR="00FA2E41" w:rsidRPr="00195FB0">
        <w:rPr>
          <w:rFonts w:cstheme="minorHAnsi"/>
        </w:rPr>
        <w:t xml:space="preserve"> care home</w:t>
      </w:r>
      <w:r w:rsidR="00A77817" w:rsidRPr="00195FB0">
        <w:rPr>
          <w:rFonts w:cstheme="minorHAnsi"/>
        </w:rPr>
        <w:t xml:space="preserve"> population</w:t>
      </w:r>
      <w:r w:rsidR="003C7170" w:rsidRPr="00195FB0">
        <w:rPr>
          <w:rFonts w:cstheme="minorHAnsi"/>
        </w:rPr>
        <w:t xml:space="preserve"> </w:t>
      </w:r>
      <w:r w:rsidR="00A72491" w:rsidRPr="00195FB0">
        <w:rPr>
          <w:rFonts w:cstheme="minorHAnsi"/>
        </w:rPr>
        <w:t>(3</w:t>
      </w:r>
      <w:r w:rsidR="00C63198">
        <w:rPr>
          <w:rFonts w:cstheme="minorHAnsi"/>
        </w:rPr>
        <w:t>3.4</w:t>
      </w:r>
      <w:r w:rsidR="00A72491" w:rsidRPr="00195FB0">
        <w:rPr>
          <w:rFonts w:cstheme="minorHAnsi"/>
        </w:rPr>
        <w:t>%, n=</w:t>
      </w:r>
      <w:r w:rsidR="00C63198" w:rsidRPr="00195FB0">
        <w:rPr>
          <w:rFonts w:cstheme="minorHAnsi"/>
        </w:rPr>
        <w:t>2</w:t>
      </w:r>
      <w:r w:rsidR="00C63198">
        <w:rPr>
          <w:rFonts w:cstheme="minorHAnsi"/>
        </w:rPr>
        <w:t>06</w:t>
      </w:r>
      <w:r w:rsidR="00A72491" w:rsidRPr="00195FB0">
        <w:rPr>
          <w:rFonts w:cstheme="minorHAnsi"/>
        </w:rPr>
        <w:t>)</w:t>
      </w:r>
      <w:r w:rsidR="008C7C84">
        <w:rPr>
          <w:rFonts w:cstheme="minorHAnsi"/>
        </w:rPr>
        <w:t xml:space="preserve"> </w:t>
      </w:r>
      <w:r w:rsidR="00A72491">
        <w:rPr>
          <w:rFonts w:cstheme="minorHAnsi"/>
        </w:rPr>
        <w:t>compared to</w:t>
      </w:r>
      <w:r w:rsidR="00A72491" w:rsidRPr="00195FB0">
        <w:rPr>
          <w:rFonts w:cstheme="minorHAnsi"/>
        </w:rPr>
        <w:t xml:space="preserve"> </w:t>
      </w:r>
      <w:r w:rsidR="003C7170" w:rsidRPr="00195FB0">
        <w:rPr>
          <w:rFonts w:cstheme="minorHAnsi"/>
        </w:rPr>
        <w:t xml:space="preserve">the </w:t>
      </w:r>
      <w:r w:rsidR="00D257CF">
        <w:rPr>
          <w:rFonts w:cstheme="minorHAnsi"/>
        </w:rPr>
        <w:t xml:space="preserve">English </w:t>
      </w:r>
      <w:r w:rsidR="003C7170" w:rsidRPr="00195FB0">
        <w:rPr>
          <w:rFonts w:cstheme="minorHAnsi"/>
        </w:rPr>
        <w:t>national average</w:t>
      </w:r>
      <w:r w:rsidR="00FA2E41" w:rsidRPr="00195FB0">
        <w:rPr>
          <w:rFonts w:cstheme="minorHAnsi"/>
        </w:rPr>
        <w:t>; a risk ratio of 1.</w:t>
      </w:r>
      <w:r w:rsidR="00C63198">
        <w:rPr>
          <w:rFonts w:cstheme="minorHAnsi"/>
        </w:rPr>
        <w:t>62</w:t>
      </w:r>
      <w:r w:rsidR="00C63198" w:rsidRPr="00195FB0">
        <w:rPr>
          <w:rFonts w:cstheme="minorHAnsi"/>
        </w:rPr>
        <w:t xml:space="preserve"> </w:t>
      </w:r>
      <w:r w:rsidR="00FA2E41" w:rsidRPr="00195FB0">
        <w:rPr>
          <w:rFonts w:cstheme="minorHAnsi"/>
        </w:rPr>
        <w:t xml:space="preserve">(95% </w:t>
      </w:r>
      <w:r w:rsidR="00C63198">
        <w:rPr>
          <w:rFonts w:cstheme="minorHAnsi"/>
        </w:rPr>
        <w:t>1.45-1.81</w:t>
      </w:r>
      <w:r w:rsidR="00FA2E41" w:rsidRPr="00195FB0">
        <w:rPr>
          <w:rFonts w:cstheme="minorHAnsi"/>
        </w:rPr>
        <w:t xml:space="preserve">, p&lt;0.001) </w:t>
      </w:r>
      <w:bookmarkEnd w:id="2"/>
      <w:r w:rsidR="00FA2E41" w:rsidRPr="00195FB0">
        <w:rPr>
          <w:rFonts w:cstheme="minorHAnsi"/>
        </w:rPr>
        <w:fldChar w:fldCharType="begin" w:fldLock="1"/>
      </w:r>
      <w:r w:rsidR="00FA2E41" w:rsidRPr="00195FB0">
        <w:rPr>
          <w:rFonts w:cstheme="minorHAnsi"/>
        </w:rPr>
        <w:instrText>ADDIN CSL_CITATION {"citationItems":[{"id":"ITEM-1","itemData":{"URL":"https://www.ons.gov.uk/peoplepopulationandcommunity/birthsdeathsandmarriages/deaths/datasets/numberofdeathsincarehomesnotifiedtothecarequalitycommissionengland","accessed":{"date-parts":[["2021","2","8"]]},"author":[{"dropping-particle":"","family":"Statistics","given":"Office for National","non-dropping-particle":"","parse-names":false,"suffix":""}],"id":"ITEM-1","issued":{"date-parts":[["2021"]]},"title":"Number of deaths in care homes notified to the Care Quality Commission, England","type":"webpage"},"uris":["http://www.mendeley.com/documents/?uuid=88b46f3f-6095-4229-899c-95740ded02c2"]}],"mendeley":{"formattedCitation":"[1]","plainTextFormattedCitation":"[1]","previouslyFormattedCitation":"[1]"},"properties":{"noteIndex":0},"schema":"https://github.com/citation-style-language/schema/raw/master/csl-citation.json"}</w:instrText>
      </w:r>
      <w:r w:rsidR="00FA2E41" w:rsidRPr="00195FB0">
        <w:rPr>
          <w:rFonts w:cstheme="minorHAnsi"/>
        </w:rPr>
        <w:fldChar w:fldCharType="separate"/>
      </w:r>
      <w:r w:rsidR="00FA2E41" w:rsidRPr="00195FB0">
        <w:rPr>
          <w:rFonts w:cstheme="minorHAnsi"/>
          <w:noProof/>
        </w:rPr>
        <w:t>[1]</w:t>
      </w:r>
      <w:r w:rsidR="00FA2E41" w:rsidRPr="00195FB0">
        <w:rPr>
          <w:rFonts w:cstheme="minorHAnsi"/>
        </w:rPr>
        <w:fldChar w:fldCharType="end"/>
      </w:r>
      <w:r w:rsidR="00BD4F77" w:rsidRPr="00195FB0">
        <w:rPr>
          <w:rFonts w:cstheme="minorHAnsi"/>
        </w:rPr>
        <w:t xml:space="preserve">. </w:t>
      </w:r>
      <w:r w:rsidR="00F35A70" w:rsidRPr="00195FB0">
        <w:rPr>
          <w:rFonts w:cstheme="minorHAnsi"/>
        </w:rPr>
        <w:t xml:space="preserve">At least 62% of Liverpool care homes have experienced COVID-19 outbreaks </w:t>
      </w:r>
      <w:r w:rsidR="00F35A70" w:rsidRPr="00195FB0">
        <w:rPr>
          <w:rFonts w:cstheme="minorHAnsi"/>
        </w:rPr>
        <w:fldChar w:fldCharType="begin" w:fldLock="1"/>
      </w:r>
      <w:r w:rsidR="00FA2E41" w:rsidRPr="00195FB0">
        <w:rPr>
          <w:rFonts w:cstheme="minorHAnsi"/>
        </w:rPr>
        <w:instrText>ADDIN CSL_CITATION {"citationItems":[{"id":"ITEM-1","itemData":{"DOI":"10.1016/j.jhin.2020.12.024","ISSN":"01956701","abstract":"&lt;h2&gt;Structured Summary&lt;/h2&gt;&lt;h3&gt;Background&lt;/h3&gt;&lt;p&gt;COVID-19 care home outbreaks represent a significant proportion of COVID-19 morbidity and mortality in the UK. National testing initially focused on symptomatic care home residents, before extending to asymptomatic cohorts.&lt;/p&gt;&lt;h3&gt;Aim&lt;/h3&gt;&lt;p&gt;The aim was to describe the epidemiology and transmission of COVID-19 in outbreak free care homes.&lt;/p&gt;&lt;h3&gt;Methods&lt;/h3&gt;&lt;p&gt;A two-point prevalence survey of COVID-19, in 34 Liverpool care homes, was performed in April and May 2020. Changes in prevalence were analysed. Associations between care home characteristics, reported infection, prevention and control interventions, and COVID-19 status were described and analysed.&lt;/p&gt;&lt;h3&gt;Findings&lt;/h3&gt;&lt;p&gt;No resident developed COVID-19 symptoms during the study. There was no significant difference between: the number of care homes containing at least one test positive resident between the first (17.6%, 95%CI 6.8-34.5) and second round (14.7%, 95%CI 5.0-31.1) of testing (p&gt;0.99); and the number of residents testing positive between the first (2.1%, 95%CI 1.2-3.4) and second round (1.0%, 95%CI 0.5-2.1) of testing (p=0.11). Care homes providing nursing care (RR 7.99, 95%CI 1.1-57.3) and employing agency staff (RR 8.4, 95%CI 1.2-60.8) were more likely to contain test positive residents. Closing residents shared space was not associated with residents testing positive (RR 2.63, 95%CI 0.4-18.5).&lt;/p&gt;&lt;h3&gt;Conclusions&lt;/h3&gt;&lt;p&gt;Asymptomatic COVID-19 care homes showed no evidence of disease transmission or development of outbreaks; suggesting that current infection prevention and control measures are effective in preventing transmission. Repeat testing at 2-3 weeks had limited or no public health benefits over regular daily monitoring of staff and residents for symptoms. These results should inform policies calling for regular testing of asymptomatic residents.&lt;/p&gt;","author":[{"dropping-particle":"","family":"Green","given":"R.","non-dropping-particle":"","parse-names":false,"suffix":""},{"dropping-particle":"","family":"Tulloch","given":"J.S.P.","non-dropping-particle":"","parse-names":false,"suffix":""},{"dropping-particle":"","family":"Tunnah","given":"C.","non-dropping-particle":"","parse-names":false,"suffix":""},{"dropping-particle":"","family":"Coffey","given":"E.","non-dropping-particle":"","parse-names":false,"suffix":""},{"dropping-particle":"","family":"Lawrenson","given":"K.","non-dropping-particle":"","parse-names":false,"suffix":""},{"dropping-particle":"","family":"Fox","given":"A.","non-dropping-particle":"","parse-names":false,"suffix":""},{"dropping-particle":"","family":"Mason","given":"J.","non-dropping-particle":"","parse-names":false,"suffix":""},{"dropping-particle":"","family":"Barnett","given":"R.","non-dropping-particle":"","parse-names":false,"suffix":""},{"dropping-particle":"","family":"Constantine","given":"A.","non-dropping-particle":"","parse-names":false,"suffix":""},{"dropping-particle":"","family":"Shepherd","given":"W.","non-dropping-particle":"","parse-names":false,"suffix":""},{"dropping-particle":"","family":"Ashton","given":"M.","non-dropping-particle":"","parse-names":false,"suffix":""},{"dropping-particle":"","family":"Beadsworth","given":"M.B.J.","non-dropping-particle":"","parse-names":false,"suffix":""},{"dropping-particle":"","family":"Vivancos","given":"R.","non-dropping-particle":"","parse-names":false,"suffix":""},{"dropping-particle":"","family":"Hall","given":"I.","non-dropping-particle":"","parse-names":false,"suffix":""},{"dropping-particle":"","family":"Walker","given":"N.","non-dropping-particle":"","parse-names":false,"suffix":""},{"dropping-particle":"","family":"Ghebrehewet","given":"S.","non-dropping-particle":"","parse-names":false,"suffix":""}],"container-title":"Journal of Hospital Infection","id":"ITEM-1","issued":{"date-parts":[["2021"]]},"publisher":"The Healthcare Infection Society","title":"COVID-19 testing in outbreak free care homes: What are the public health benefits?","type":"article-journal"},"uris":["http://www.mendeley.com/documents/?uuid=a86dd43a-4ce8-469c-b758-170869bc4df7"]}],"mendeley":{"formattedCitation":"[3]","plainTextFormattedCitation":"[3]","previouslyFormattedCitation":"[3]"},"properties":{"noteIndex":0},"schema":"https://github.com/citation-style-language/schema/raw/master/csl-citation.json"}</w:instrText>
      </w:r>
      <w:r w:rsidR="00F35A70" w:rsidRPr="00195FB0">
        <w:rPr>
          <w:rFonts w:cstheme="minorHAnsi"/>
        </w:rPr>
        <w:fldChar w:fldCharType="separate"/>
      </w:r>
      <w:r w:rsidR="00FA2E41" w:rsidRPr="00195FB0">
        <w:rPr>
          <w:rFonts w:cstheme="minorHAnsi"/>
          <w:noProof/>
        </w:rPr>
        <w:t>[3]</w:t>
      </w:r>
      <w:r w:rsidR="00F35A70" w:rsidRPr="00195FB0">
        <w:rPr>
          <w:rFonts w:cstheme="minorHAnsi"/>
        </w:rPr>
        <w:fldChar w:fldCharType="end"/>
      </w:r>
      <w:r w:rsidR="00F35A70" w:rsidRPr="00195FB0">
        <w:rPr>
          <w:rFonts w:cstheme="minorHAnsi"/>
        </w:rPr>
        <w:t xml:space="preserve">. </w:t>
      </w:r>
      <w:r w:rsidR="00C77243" w:rsidRPr="00195FB0">
        <w:rPr>
          <w:rFonts w:cstheme="minorHAnsi"/>
        </w:rPr>
        <w:t>LCC serves</w:t>
      </w:r>
      <w:r w:rsidRPr="00195FB0">
        <w:rPr>
          <w:rFonts w:cstheme="minorHAnsi"/>
        </w:rPr>
        <w:t xml:space="preserve"> a</w:t>
      </w:r>
      <w:r w:rsidR="00C77243" w:rsidRPr="00195FB0">
        <w:rPr>
          <w:rFonts w:cstheme="minorHAnsi"/>
        </w:rPr>
        <w:t xml:space="preserve"> population of almost half a million</w:t>
      </w:r>
      <w:r w:rsidRPr="00195FB0">
        <w:rPr>
          <w:rFonts w:cstheme="minorHAnsi"/>
        </w:rPr>
        <w:t xml:space="preserve"> people</w:t>
      </w:r>
      <w:r w:rsidR="00C77243" w:rsidRPr="00195FB0">
        <w:rPr>
          <w:rFonts w:cstheme="minorHAnsi"/>
        </w:rPr>
        <w:t xml:space="preserve">, </w:t>
      </w:r>
      <w:r w:rsidR="007B7064" w:rsidRPr="00195FB0">
        <w:rPr>
          <w:rFonts w:cstheme="minorHAnsi"/>
        </w:rPr>
        <w:t xml:space="preserve">and is </w:t>
      </w:r>
      <w:r w:rsidR="00C77243" w:rsidRPr="00195FB0">
        <w:rPr>
          <w:rFonts w:cstheme="minorHAnsi"/>
        </w:rPr>
        <w:t>one of the most deprived local authorities in England</w:t>
      </w:r>
      <w:r w:rsidR="00A72491">
        <w:rPr>
          <w:rFonts w:cstheme="minorHAnsi"/>
        </w:rPr>
        <w:t>,</w:t>
      </w:r>
      <w:r w:rsidR="00C77243" w:rsidRPr="00195FB0">
        <w:rPr>
          <w:rFonts w:cstheme="minorHAnsi"/>
        </w:rPr>
        <w:t xml:space="preserve"> with lower than average life expectancy</w:t>
      </w:r>
      <w:r w:rsidR="00C52E07">
        <w:rPr>
          <w:rFonts w:cstheme="minorHAnsi"/>
        </w:rPr>
        <w:t xml:space="preserve"> </w:t>
      </w:r>
      <w:bookmarkStart w:id="3" w:name="_Hlk112140712"/>
      <w:r w:rsidR="00C52E07">
        <w:rPr>
          <w:rFonts w:cstheme="minorHAnsi"/>
        </w:rPr>
        <w:t>(for males 76 years in Liverpool and 80 years in England, for females 80 and 83 years respectively)</w:t>
      </w:r>
      <w:r w:rsidR="00AC5ABE" w:rsidRPr="00195FB0">
        <w:rPr>
          <w:rFonts w:cstheme="minorHAnsi"/>
        </w:rPr>
        <w:t>;</w:t>
      </w:r>
      <w:r w:rsidR="00C77243" w:rsidRPr="00195FB0">
        <w:rPr>
          <w:rFonts w:cstheme="minorHAnsi"/>
        </w:rPr>
        <w:t xml:space="preserve"> </w:t>
      </w:r>
      <w:bookmarkEnd w:id="3"/>
      <w:r w:rsidR="00C77243" w:rsidRPr="00195FB0">
        <w:rPr>
          <w:rFonts w:cstheme="minorHAnsi"/>
        </w:rPr>
        <w:t xml:space="preserve">14.6% of </w:t>
      </w:r>
      <w:r w:rsidRPr="00195FB0">
        <w:rPr>
          <w:rFonts w:cstheme="minorHAnsi"/>
        </w:rPr>
        <w:t>its</w:t>
      </w:r>
      <w:r w:rsidR="00C77243" w:rsidRPr="00195FB0">
        <w:rPr>
          <w:rFonts w:cstheme="minorHAnsi"/>
        </w:rPr>
        <w:t xml:space="preserve"> population </w:t>
      </w:r>
      <w:r w:rsidR="004E55B7" w:rsidRPr="00195FB0">
        <w:rPr>
          <w:rFonts w:cstheme="minorHAnsi"/>
        </w:rPr>
        <w:t xml:space="preserve">is </w:t>
      </w:r>
      <w:r w:rsidR="00C77243" w:rsidRPr="00195FB0">
        <w:rPr>
          <w:rFonts w:cstheme="minorHAnsi"/>
        </w:rPr>
        <w:t xml:space="preserve">over 65 </w:t>
      </w:r>
      <w:r w:rsidR="00C77243" w:rsidRPr="00195FB0">
        <w:rPr>
          <w:rFonts w:cstheme="minorHAnsi"/>
        </w:rPr>
        <w:fldChar w:fldCharType="begin" w:fldLock="1"/>
      </w:r>
      <w:r w:rsidR="00161EA2" w:rsidRPr="00195FB0">
        <w:rPr>
          <w:rFonts w:cstheme="minorHAnsi"/>
        </w:rPr>
        <w:instrText>ADDIN CSL_CITATION {"citationItems":[{"id":"ITEM-1","itemData":{"author":[{"dropping-particle":"","family":"Council","given":"Liverpool City","non-dropping-particle":"","parse-names":false,"suffix":""}],"id":"ITEM-1","issued":{"date-parts":[["2018"]]},"title":"Joint Strategic Needs Assessment Liverpool Compendium of Health Statistics","type":"report"},"uris":["http://www.mendeley.com/documents/?uuid=dea25d94-8510-4a2b-b56c-0183ba1afff1"]},{"id":"ITEM-2","itemData":{"URL":"https://liverpool.gov.uk/media/1356614/phe-profile-2018.pdf","accessed":{"date-parts":[["2020","7","28"]]},"author":[{"dropping-particle":"","family":"Public Health England","given":"","non-dropping-particle":"","parse-names":false,"suffix":""}],"id":"ITEM-2","issued":{"date-parts":[["0"]]},"title":"Liverpool - local authority health profile 2018","type":"webpage"},"uris":["http://www.mendeley.com/documents/?uuid=21e0d42e-e87d-462e-b658-cae51e79ffe5"]}],"mendeley":{"formattedCitation":"[4,5]","plainTextFormattedCitation":"[4,5]","previouslyFormattedCitation":"[4,5]"},"properties":{"noteIndex":0},"schema":"https://github.com/citation-style-language/schema/raw/master/csl-citation.json"}</w:instrText>
      </w:r>
      <w:r w:rsidR="00C77243" w:rsidRPr="00195FB0">
        <w:rPr>
          <w:rFonts w:cstheme="minorHAnsi"/>
        </w:rPr>
        <w:fldChar w:fldCharType="separate"/>
      </w:r>
      <w:r w:rsidR="00C77243" w:rsidRPr="00195FB0">
        <w:rPr>
          <w:rFonts w:cstheme="minorHAnsi"/>
          <w:noProof/>
        </w:rPr>
        <w:t>[4,5]</w:t>
      </w:r>
      <w:r w:rsidR="00C77243" w:rsidRPr="00195FB0">
        <w:rPr>
          <w:rFonts w:cstheme="minorHAnsi"/>
        </w:rPr>
        <w:fldChar w:fldCharType="end"/>
      </w:r>
      <w:r w:rsidR="00C77243" w:rsidRPr="00195FB0">
        <w:rPr>
          <w:rFonts w:cstheme="minorHAnsi"/>
        </w:rPr>
        <w:t xml:space="preserve">. </w:t>
      </w:r>
    </w:p>
    <w:p w14:paraId="070B104F" w14:textId="1252507D" w:rsidR="00A91924" w:rsidRPr="00195FB0" w:rsidRDefault="00FA2E41" w:rsidP="00F67715">
      <w:pPr>
        <w:spacing w:line="480" w:lineRule="auto"/>
        <w:jc w:val="both"/>
        <w:rPr>
          <w:rFonts w:cstheme="minorHAnsi"/>
        </w:rPr>
      </w:pPr>
      <w:r w:rsidRPr="00195FB0">
        <w:rPr>
          <w:rFonts w:cstheme="minorHAnsi"/>
        </w:rPr>
        <w:t xml:space="preserve">Care home residents </w:t>
      </w:r>
      <w:r w:rsidR="003C7170" w:rsidRPr="00195FB0">
        <w:rPr>
          <w:rFonts w:cstheme="minorHAnsi"/>
        </w:rPr>
        <w:t>have</w:t>
      </w:r>
      <w:r w:rsidRPr="00195FB0">
        <w:rPr>
          <w:rFonts w:cstheme="minorHAnsi"/>
        </w:rPr>
        <w:t xml:space="preserve"> </w:t>
      </w:r>
      <w:r w:rsidR="008C7C84">
        <w:rPr>
          <w:rFonts w:cstheme="minorHAnsi"/>
        </w:rPr>
        <w:t xml:space="preserve">high levels of </w:t>
      </w:r>
      <w:r w:rsidRPr="00195FB0">
        <w:rPr>
          <w:rFonts w:cstheme="minorHAnsi"/>
        </w:rPr>
        <w:t>frailty</w:t>
      </w:r>
      <w:r w:rsidR="007552CA" w:rsidRPr="00195FB0">
        <w:rPr>
          <w:rFonts w:cstheme="minorHAnsi"/>
        </w:rPr>
        <w:t xml:space="preserve"> and</w:t>
      </w:r>
      <w:r w:rsidRPr="00195FB0">
        <w:rPr>
          <w:rFonts w:cstheme="minorHAnsi"/>
        </w:rPr>
        <w:t xml:space="preserve"> multi</w:t>
      </w:r>
      <w:r w:rsidR="00A762E5" w:rsidRPr="00195FB0">
        <w:rPr>
          <w:rFonts w:cstheme="minorHAnsi"/>
        </w:rPr>
        <w:t>-</w:t>
      </w:r>
      <w:r w:rsidRPr="00195FB0">
        <w:rPr>
          <w:rFonts w:cstheme="minorHAnsi"/>
        </w:rPr>
        <w:t>morbidity</w:t>
      </w:r>
      <w:r w:rsidR="009942F1" w:rsidRPr="00195FB0">
        <w:rPr>
          <w:rFonts w:cstheme="minorHAnsi"/>
        </w:rPr>
        <w:t xml:space="preserve"> </w:t>
      </w:r>
      <w:r w:rsidR="009942F1" w:rsidRPr="00195FB0">
        <w:rPr>
          <w:rFonts w:cstheme="minorHAnsi"/>
        </w:rPr>
        <w:fldChar w:fldCharType="begin" w:fldLock="1"/>
      </w:r>
      <w:r w:rsidR="00161EA2" w:rsidRPr="00195FB0">
        <w:rPr>
          <w:rFonts w:cstheme="minorHAnsi"/>
        </w:rPr>
        <w:instrText>ADDIN CSL_CITATION {"citationItems":[{"id":"ITEM-1","itemData":{"DOI":"10.1093/ageing/aft077","ISSN":"00020729","PMID":"23864424","abstract":"Background: UK care home residents are often poorly served by existing healthcare arrangements. Published descriptions of residents' health status have been limited by lack of detail and use of data derived from surveys drawn from social, rather than health, care records. Aim: to describe in detail the health status and healthcare resource use of UK care home residents Design and setting: a 180-day longitudinal cohort study of 227 residents across 11 UK care homes, 5 nursing and 6 residential, selected to be representative for nursing/residential status and dementia registration. Method: Barthel index (BI), Mini-mental state examination (MMSE), Neuropsychiatric index (NPI), Mini-nutritional index (MNA), EuroQoL-5D (EQ-5D), 12-item General Health Questionnaire (GHQ-12), diagnoses and medications were recorded at baseline and BI, NPI, GHQ-12 and EQ-5D at follow-up after 180 days. National Health Service (NHS) resource use data were collected from databases of local healthcare providers. Results: out of a total of 323, 227 residents were recruited. The median BI was 9 (IQR: 2.5-15.5), MMSE 13 (4-22) and number of medications 8 (5.5-10.5). The mean number of diagnoses per resident was 6.2 (SD: 4). Thirty per cent were malnourished, 66% had evidence of behavioural disturbance. Residents had contact with the NHS on average once per month. Conclusion: residents from both residential and nursing settings are dependent, cognitively impaired, have mild frequent behavioural symptoms, multimorbidity, polypharmacy and frequently use NHS resources. Effective care for such a cohort requires broad expertise from multiple disciplines delivered in a co-ordinated and managed way. © The Author 2013. Published by Oxford University Press on behalf of the British Geriatrics Society. All rights reserved.","author":[{"dropping-particle":"","family":"Gordon","given":"Adam Lee","non-dropping-particle":"","parse-names":false,"suffix":""},{"dropping-particle":"","family":"Franklin","given":"Matthew","non-dropping-particle":"","parse-names":false,"suffix":""},{"dropping-particle":"","family":"Bradshaw","given":"Lucy","non-dropping-particle":"","parse-names":false,"suffix":""},{"dropping-particle":"","family":"Logan","given":"Pip","non-dropping-particle":"","parse-names":false,"suffix":""},{"dropping-particle":"","family":"Elliott","given":"Rachel","non-dropping-particle":"","parse-names":false,"suffix":""},{"dropping-particle":"","family":"Gladman","given":"John R.F.","non-dropping-particle":"","parse-names":false,"suffix":""}],"container-title":"Age and Ageing","id":"ITEM-1","issue":"1","issued":{"date-parts":[["2014"]]},"page":"97-103","title":"Health status of UK care home residents: A cohort study","type":"article-journal","volume":"43"},"uris":["http://www.mendeley.com/documents/?uuid=bb036c8b-b927-42e9-8bde-fbd35298147e"]}],"mendeley":{"formattedCitation":"[6]","plainTextFormattedCitation":"[6]","previouslyFormattedCitation":"[6]"},"properties":{"noteIndex":0},"schema":"https://github.com/citation-style-language/schema/raw/master/csl-citation.json"}</w:instrText>
      </w:r>
      <w:r w:rsidR="009942F1" w:rsidRPr="00195FB0">
        <w:rPr>
          <w:rFonts w:cstheme="minorHAnsi"/>
        </w:rPr>
        <w:fldChar w:fldCharType="separate"/>
      </w:r>
      <w:r w:rsidR="00C77243" w:rsidRPr="00195FB0">
        <w:rPr>
          <w:rFonts w:cstheme="minorHAnsi"/>
          <w:noProof/>
        </w:rPr>
        <w:t>[6]</w:t>
      </w:r>
      <w:r w:rsidR="009942F1" w:rsidRPr="00195FB0">
        <w:rPr>
          <w:rFonts w:cstheme="minorHAnsi"/>
        </w:rPr>
        <w:fldChar w:fldCharType="end"/>
      </w:r>
      <w:r w:rsidR="007552CA" w:rsidRPr="00195FB0">
        <w:rPr>
          <w:rFonts w:cstheme="minorHAnsi"/>
        </w:rPr>
        <w:t>.</w:t>
      </w:r>
      <w:r w:rsidRPr="00195FB0">
        <w:rPr>
          <w:rFonts w:cstheme="minorHAnsi"/>
        </w:rPr>
        <w:t xml:space="preserve"> </w:t>
      </w:r>
      <w:r w:rsidR="003C3D85" w:rsidRPr="00195FB0">
        <w:rPr>
          <w:rFonts w:cstheme="minorHAnsi"/>
        </w:rPr>
        <w:t xml:space="preserve">They are affected by </w:t>
      </w:r>
      <w:proofErr w:type="spellStart"/>
      <w:r w:rsidR="003C3D85" w:rsidRPr="00195FB0">
        <w:rPr>
          <w:rFonts w:cstheme="minorHAnsi"/>
        </w:rPr>
        <w:t>immunosenescence</w:t>
      </w:r>
      <w:proofErr w:type="spellEnd"/>
      <w:r w:rsidR="009942F1" w:rsidRPr="00195FB0">
        <w:rPr>
          <w:rFonts w:cstheme="minorHAnsi"/>
        </w:rPr>
        <w:t xml:space="preserve"> </w:t>
      </w:r>
      <w:r w:rsidR="009942F1" w:rsidRPr="00195FB0">
        <w:rPr>
          <w:rFonts w:cstheme="minorHAnsi"/>
        </w:rPr>
        <w:fldChar w:fldCharType="begin" w:fldLock="1"/>
      </w:r>
      <w:r w:rsidR="00161EA2" w:rsidRPr="00195FB0">
        <w:rPr>
          <w:rFonts w:cstheme="minorHAnsi"/>
        </w:rPr>
        <w:instrText>ADDIN CSL_CITATION {"citationItems":[{"id":"ITEM-1","itemData":{"DOI":"10.1016/s2666-7568(20)30011-8","ISSN":"26667568","author":[{"dropping-particle":"","family":"Cox","given":"Lynne S","non-dropping-particle":"","parse-names":false,"suffix":""},{"dropping-particle":"","family":"Bellantuono","given":"Ilaria","non-dropping-particle":"","parse-names":false,"suffix":""},{"dropping-particle":"","family":"Lord","given":"Janet M","non-dropping-particle":"","parse-names":false,"suffix":""},{"dropping-particle":"","family":"Sapey","given":"Elizabeth","non-dropping-particle":"","parse-names":false,"suffix":""},{"dropping-particle":"","family":"Mannick","given":"Joan B","non-dropping-particle":"","parse-names":false,"suffix":""},{"dropping-particle":"","family":"Partridge","given":"Linda","non-dropping-particle":"","parse-names":false,"suffix":""},{"dropping-particle":"","family":"Gordon","given":"Adam L","non-dropping-particle":"","parse-names":false,"suffix":""},{"dropping-particle":"","family":"Steves","given":"Claire J","non-dropping-particle":"","parse-names":false,"suffix":""},{"dropping-particle":"","family":"Witham","given":"Miles D","non-dropping-particle":"","parse-names":false,"suffix":""}],"container-title":"The Lancet Healthy Longevity","id":"ITEM-1","issue":"2","issued":{"date-parts":[["2020"]]},"page":"e55-e57","publisher":"The Author(s). Published by Elsevier Ltd. This is an Open Access article under the CC BY-NC-ND 4.0 license.","title":"Tackling immunosenescence to improve COVID-19 outcomes and vaccine response in older adults","type":"article-journal","volume":"1"},"uris":["http://www.mendeley.com/documents/?uuid=fe01c6dc-a2b6-4f5d-978d-c83462fa07b9"]}],"mendeley":{"formattedCitation":"[7]","plainTextFormattedCitation":"[7]","previouslyFormattedCitation":"[7]"},"properties":{"noteIndex":0},"schema":"https://github.com/citation-style-language/schema/raw/master/csl-citation.json"}</w:instrText>
      </w:r>
      <w:r w:rsidR="009942F1" w:rsidRPr="00195FB0">
        <w:rPr>
          <w:rFonts w:cstheme="minorHAnsi"/>
        </w:rPr>
        <w:fldChar w:fldCharType="separate"/>
      </w:r>
      <w:r w:rsidR="00C77243" w:rsidRPr="00195FB0">
        <w:rPr>
          <w:rFonts w:cstheme="minorHAnsi"/>
          <w:noProof/>
        </w:rPr>
        <w:t>[7]</w:t>
      </w:r>
      <w:r w:rsidR="009942F1" w:rsidRPr="00195FB0">
        <w:rPr>
          <w:rFonts w:cstheme="minorHAnsi"/>
        </w:rPr>
        <w:fldChar w:fldCharType="end"/>
      </w:r>
      <w:r w:rsidR="003C3D85" w:rsidRPr="00195FB0">
        <w:rPr>
          <w:rFonts w:cstheme="minorHAnsi"/>
        </w:rPr>
        <w:t>, which</w:t>
      </w:r>
      <w:r w:rsidRPr="00195FB0">
        <w:rPr>
          <w:rFonts w:cstheme="minorHAnsi"/>
        </w:rPr>
        <w:t xml:space="preserve"> makes them very susceptible to SARS-CoV-2 infection. </w:t>
      </w:r>
      <w:r w:rsidR="00A91924" w:rsidRPr="00195FB0">
        <w:rPr>
          <w:rFonts w:cstheme="minorHAnsi"/>
        </w:rPr>
        <w:t xml:space="preserve">There are three main </w:t>
      </w:r>
      <w:r w:rsidR="003C3D85" w:rsidRPr="00195FB0">
        <w:rPr>
          <w:rFonts w:cstheme="minorHAnsi"/>
        </w:rPr>
        <w:t xml:space="preserve">portals </w:t>
      </w:r>
      <w:r w:rsidR="00A91924" w:rsidRPr="00195FB0">
        <w:rPr>
          <w:rFonts w:cstheme="minorHAnsi"/>
        </w:rPr>
        <w:t>of</w:t>
      </w:r>
      <w:r w:rsidR="003C3D85" w:rsidRPr="00195FB0">
        <w:rPr>
          <w:rFonts w:cstheme="minorHAnsi"/>
        </w:rPr>
        <w:t xml:space="preserve"> entry for</w:t>
      </w:r>
      <w:r w:rsidR="00A91924" w:rsidRPr="00195FB0">
        <w:rPr>
          <w:rFonts w:cstheme="minorHAnsi"/>
        </w:rPr>
        <w:t xml:space="preserve"> </w:t>
      </w:r>
      <w:r w:rsidRPr="00195FB0">
        <w:rPr>
          <w:rFonts w:cstheme="minorHAnsi"/>
        </w:rPr>
        <w:t xml:space="preserve">SARS-CoV-2 </w:t>
      </w:r>
      <w:r w:rsidR="00A91924" w:rsidRPr="00195FB0">
        <w:rPr>
          <w:rFonts w:cstheme="minorHAnsi"/>
        </w:rPr>
        <w:t>into a care home</w:t>
      </w:r>
      <w:r w:rsidR="003C3D85" w:rsidRPr="00195FB0">
        <w:rPr>
          <w:rFonts w:cstheme="minorHAnsi"/>
        </w:rPr>
        <w:t>:</w:t>
      </w:r>
      <w:r w:rsidR="00A91924" w:rsidRPr="00195FB0">
        <w:rPr>
          <w:rFonts w:cstheme="minorHAnsi"/>
        </w:rPr>
        <w:t xml:space="preserve"> newly admitted </w:t>
      </w:r>
      <w:r w:rsidR="00D363E2" w:rsidRPr="00195FB0">
        <w:rPr>
          <w:rFonts w:cstheme="minorHAnsi"/>
        </w:rPr>
        <w:t xml:space="preserve">or readmitted </w:t>
      </w:r>
      <w:r w:rsidR="00A91924" w:rsidRPr="00195FB0">
        <w:rPr>
          <w:rFonts w:cstheme="minorHAnsi"/>
        </w:rPr>
        <w:t>residents</w:t>
      </w:r>
      <w:r w:rsidR="003C3D85" w:rsidRPr="00195FB0">
        <w:rPr>
          <w:rFonts w:cstheme="minorHAnsi"/>
        </w:rPr>
        <w:t>;</w:t>
      </w:r>
      <w:r w:rsidR="00A91924" w:rsidRPr="00195FB0">
        <w:rPr>
          <w:rFonts w:cstheme="minorHAnsi"/>
        </w:rPr>
        <w:t xml:space="preserve"> staff</w:t>
      </w:r>
      <w:r w:rsidR="003C3D85" w:rsidRPr="00195FB0">
        <w:rPr>
          <w:rFonts w:cstheme="minorHAnsi"/>
        </w:rPr>
        <w:t>;</w:t>
      </w:r>
      <w:r w:rsidR="00A91924" w:rsidRPr="00195FB0">
        <w:rPr>
          <w:rFonts w:cstheme="minorHAnsi"/>
        </w:rPr>
        <w:t xml:space="preserve"> and visitors. </w:t>
      </w:r>
      <w:r w:rsidR="005E091E" w:rsidRPr="00195FB0">
        <w:rPr>
          <w:rFonts w:cstheme="minorHAnsi"/>
        </w:rPr>
        <w:t>S</w:t>
      </w:r>
      <w:r w:rsidR="00F35A70" w:rsidRPr="00195FB0">
        <w:rPr>
          <w:rFonts w:cstheme="minorHAnsi"/>
        </w:rPr>
        <w:t xml:space="preserve">trategies to limit infections and outbreaks have </w:t>
      </w:r>
      <w:r w:rsidR="00A91924" w:rsidRPr="00195FB0">
        <w:rPr>
          <w:rFonts w:cstheme="minorHAnsi"/>
        </w:rPr>
        <w:t>includ</w:t>
      </w:r>
      <w:r w:rsidR="005E091E" w:rsidRPr="00195FB0">
        <w:rPr>
          <w:rFonts w:cstheme="minorHAnsi"/>
        </w:rPr>
        <w:t>ed:</w:t>
      </w:r>
      <w:r w:rsidR="00F35A70" w:rsidRPr="00195FB0">
        <w:rPr>
          <w:rFonts w:cstheme="minorHAnsi"/>
        </w:rPr>
        <w:t xml:space="preserve"> improved </w:t>
      </w:r>
      <w:r w:rsidR="003C3D85" w:rsidRPr="00195FB0">
        <w:rPr>
          <w:rFonts w:cstheme="minorHAnsi"/>
        </w:rPr>
        <w:t>I</w:t>
      </w:r>
      <w:r w:rsidR="00F35A70" w:rsidRPr="00195FB0">
        <w:rPr>
          <w:rFonts w:cstheme="minorHAnsi"/>
        </w:rPr>
        <w:t xml:space="preserve">nfection </w:t>
      </w:r>
      <w:r w:rsidR="003C3D85" w:rsidRPr="00195FB0">
        <w:rPr>
          <w:rFonts w:cstheme="minorHAnsi"/>
        </w:rPr>
        <w:t>P</w:t>
      </w:r>
      <w:r w:rsidR="00F35A70" w:rsidRPr="00195FB0">
        <w:rPr>
          <w:rFonts w:cstheme="minorHAnsi"/>
        </w:rPr>
        <w:t xml:space="preserve">revention and </w:t>
      </w:r>
      <w:r w:rsidR="003C3D85" w:rsidRPr="00195FB0">
        <w:rPr>
          <w:rFonts w:cstheme="minorHAnsi"/>
        </w:rPr>
        <w:t>C</w:t>
      </w:r>
      <w:r w:rsidR="00F35A70" w:rsidRPr="00195FB0">
        <w:rPr>
          <w:rFonts w:cstheme="minorHAnsi"/>
        </w:rPr>
        <w:t>ontrol (IPC)</w:t>
      </w:r>
      <w:r w:rsidR="005E091E" w:rsidRPr="00195FB0">
        <w:rPr>
          <w:rFonts w:cstheme="minorHAnsi"/>
        </w:rPr>
        <w:t>;</w:t>
      </w:r>
      <w:r w:rsidR="00F35A70" w:rsidRPr="00195FB0">
        <w:rPr>
          <w:rFonts w:cstheme="minorHAnsi"/>
        </w:rPr>
        <w:t xml:space="preserve"> testing staff</w:t>
      </w:r>
      <w:r w:rsidR="005E091E" w:rsidRPr="00195FB0">
        <w:rPr>
          <w:rFonts w:cstheme="minorHAnsi"/>
        </w:rPr>
        <w:t>, visitors</w:t>
      </w:r>
      <w:r w:rsidR="00F35A70" w:rsidRPr="00195FB0">
        <w:rPr>
          <w:rFonts w:cstheme="minorHAnsi"/>
        </w:rPr>
        <w:t xml:space="preserve"> and residents</w:t>
      </w:r>
      <w:r w:rsidR="005E091E" w:rsidRPr="00195FB0">
        <w:rPr>
          <w:rFonts w:cstheme="minorHAnsi"/>
        </w:rPr>
        <w:t>;</w:t>
      </w:r>
      <w:r w:rsidR="00F35A70" w:rsidRPr="00195FB0">
        <w:rPr>
          <w:rFonts w:cstheme="minorHAnsi"/>
        </w:rPr>
        <w:t xml:space="preserve"> </w:t>
      </w:r>
      <w:r w:rsidR="00D363E2" w:rsidRPr="00195FB0">
        <w:rPr>
          <w:rFonts w:cstheme="minorHAnsi"/>
        </w:rPr>
        <w:t>isolation</w:t>
      </w:r>
      <w:r w:rsidR="005E091E" w:rsidRPr="00195FB0">
        <w:rPr>
          <w:rFonts w:cstheme="minorHAnsi"/>
        </w:rPr>
        <w:t xml:space="preserve"> and zoning;</w:t>
      </w:r>
      <w:r w:rsidR="00F35A70" w:rsidRPr="00195FB0">
        <w:rPr>
          <w:rFonts w:cstheme="minorHAnsi"/>
        </w:rPr>
        <w:t xml:space="preserve"> </w:t>
      </w:r>
      <w:r w:rsidR="00B01192" w:rsidRPr="00195FB0">
        <w:rPr>
          <w:rFonts w:cstheme="minorHAnsi"/>
        </w:rPr>
        <w:t>limiting non-essential professional visits</w:t>
      </w:r>
      <w:r w:rsidR="005E091E" w:rsidRPr="00195FB0">
        <w:rPr>
          <w:rFonts w:cstheme="minorHAnsi"/>
        </w:rPr>
        <w:t>; and</w:t>
      </w:r>
      <w:r w:rsidR="00B01192" w:rsidRPr="00195FB0">
        <w:rPr>
          <w:rFonts w:cstheme="minorHAnsi"/>
        </w:rPr>
        <w:t xml:space="preserve"> restricting indoor visiting </w:t>
      </w:r>
      <w:r w:rsidR="00DE6083" w:rsidRPr="00195FB0">
        <w:rPr>
          <w:rFonts w:cstheme="minorHAnsi"/>
        </w:rPr>
        <w:fldChar w:fldCharType="begin" w:fldLock="1"/>
      </w:r>
      <w:r w:rsidR="00161EA2" w:rsidRPr="00195FB0">
        <w:rPr>
          <w:rFonts w:cstheme="minorHAnsi"/>
        </w:rPr>
        <w:instrText>ADDIN CSL_CITATION {"citationItems":[{"id":"ITEM-1","itemData":{"URL":"https://www.gov.uk/government/publications/coronavirus-covid-19-admission-and-care-of-people-in-care-homes/coronavirus-covid-19-admission-and-care-of-people-in-care-homes","accessed":{"date-parts":[["2021","2","19"]]},"author":[{"dropping-particle":"","family":"Public Health England","given":"","non-dropping-particle":"","parse-names":false,"suffix":""}],"id":"ITEM-1","issued":{"date-parts":[["2021"]]},"title":"Admission and care of residents in a care home during COVID-19","type":"webpage"},"uris":["http://www.mendeley.com/documents/?uuid=ee7dce46-5b7c-4992-aeb3-58787a1d13c5"]}],"mendeley":{"formattedCitation":"[8]","plainTextFormattedCitation":"[8]","previouslyFormattedCitation":"[8]"},"properties":{"noteIndex":0},"schema":"https://github.com/citation-style-language/schema/raw/master/csl-citation.json"}</w:instrText>
      </w:r>
      <w:r w:rsidR="00DE6083" w:rsidRPr="00195FB0">
        <w:rPr>
          <w:rFonts w:cstheme="minorHAnsi"/>
        </w:rPr>
        <w:fldChar w:fldCharType="separate"/>
      </w:r>
      <w:r w:rsidR="00C77243" w:rsidRPr="00195FB0">
        <w:rPr>
          <w:rFonts w:cstheme="minorHAnsi"/>
          <w:noProof/>
        </w:rPr>
        <w:t>[8]</w:t>
      </w:r>
      <w:r w:rsidR="00DE6083" w:rsidRPr="00195FB0">
        <w:rPr>
          <w:rFonts w:cstheme="minorHAnsi"/>
        </w:rPr>
        <w:fldChar w:fldCharType="end"/>
      </w:r>
      <w:r w:rsidR="00F35A70" w:rsidRPr="00195FB0">
        <w:rPr>
          <w:rFonts w:cstheme="minorHAnsi"/>
        </w:rPr>
        <w:t>.</w:t>
      </w:r>
      <w:r w:rsidR="00A91924" w:rsidRPr="00195FB0">
        <w:rPr>
          <w:rFonts w:cstheme="minorHAnsi"/>
        </w:rPr>
        <w:t xml:space="preserve"> </w:t>
      </w:r>
      <w:r w:rsidR="005E091E" w:rsidRPr="00195FB0">
        <w:rPr>
          <w:rFonts w:cstheme="minorHAnsi"/>
        </w:rPr>
        <w:t xml:space="preserve">Despite these measures, </w:t>
      </w:r>
      <w:r w:rsidR="00A91924" w:rsidRPr="00195FB0">
        <w:rPr>
          <w:rFonts w:cstheme="minorHAnsi"/>
        </w:rPr>
        <w:t xml:space="preserve">COVID-19 outbreaks </w:t>
      </w:r>
      <w:r w:rsidR="003C3D85" w:rsidRPr="00195FB0">
        <w:rPr>
          <w:rFonts w:cstheme="minorHAnsi"/>
        </w:rPr>
        <w:t>have continued</w:t>
      </w:r>
      <w:r w:rsidRPr="00195FB0">
        <w:rPr>
          <w:rFonts w:cstheme="minorHAnsi"/>
        </w:rPr>
        <w:t xml:space="preserve"> </w:t>
      </w:r>
      <w:r w:rsidRPr="00195FB0">
        <w:rPr>
          <w:rFonts w:cstheme="minorHAnsi"/>
        </w:rPr>
        <w:fldChar w:fldCharType="begin" w:fldLock="1"/>
      </w:r>
      <w:r w:rsidR="00BD24F3" w:rsidRPr="00195FB0">
        <w:rPr>
          <w:rFonts w:cstheme="minorHAnsi"/>
        </w:rPr>
        <w:instrText>ADDIN CSL_CITATION {"citationItems":[{"id":"ITEM-1","itemData":{"URL":"https://www.ons.gov.uk/peoplepopulationandcommunity/birthsdeathsandmarriages/deaths/datasets/numberofdeathsincarehomesnotifiedtothecarequalitycommissionengland","accessed":{"date-parts":[["2021","2","8"]]},"author":[{"dropping-particle":"","family":"Statistics","given":"Office for National","non-dropping-particle":"","parse-names":false,"suffix":""}],"id":"ITEM-1","issued":{"date-parts":[["2021"]]},"title":"Number of deaths in care homes notified to the Care Quality Commission, England","type":"webpage"},"uris":["http://www.mendeley.com/documents/?uuid=88b46f3f-6095-4229-899c-95740ded02c2"]}],"mendeley":{"formattedCitation":"[1]","plainTextFormattedCitation":"[1]","previouslyFormattedCitation":"[1]"},"properties":{"noteIndex":0},"schema":"https://github.com/citation-style-language/schema/raw/master/csl-citation.json"}</w:instrText>
      </w:r>
      <w:r w:rsidRPr="00195FB0">
        <w:rPr>
          <w:rFonts w:cstheme="minorHAnsi"/>
        </w:rPr>
        <w:fldChar w:fldCharType="separate"/>
      </w:r>
      <w:r w:rsidRPr="00195FB0">
        <w:rPr>
          <w:rFonts w:cstheme="minorHAnsi"/>
          <w:noProof/>
        </w:rPr>
        <w:t>[1]</w:t>
      </w:r>
      <w:r w:rsidRPr="00195FB0">
        <w:rPr>
          <w:rFonts w:cstheme="minorHAnsi"/>
        </w:rPr>
        <w:fldChar w:fldCharType="end"/>
      </w:r>
      <w:r w:rsidR="003C3D85" w:rsidRPr="00195FB0">
        <w:rPr>
          <w:rFonts w:cstheme="minorHAnsi"/>
        </w:rPr>
        <w:t>.</w:t>
      </w:r>
      <w:r w:rsidR="00A91924" w:rsidRPr="00195FB0">
        <w:rPr>
          <w:rFonts w:cstheme="minorHAnsi"/>
        </w:rPr>
        <w:t xml:space="preserve"> </w:t>
      </w:r>
      <w:bookmarkStart w:id="4" w:name="_Hlk122079966"/>
      <w:r w:rsidR="00A10AB3" w:rsidRPr="00195FB0">
        <w:rPr>
          <w:rFonts w:cstheme="minorHAnsi"/>
        </w:rPr>
        <w:t>The COVID-19 vaccine</w:t>
      </w:r>
      <w:r w:rsidR="003C3D85" w:rsidRPr="00195FB0">
        <w:rPr>
          <w:rFonts w:cstheme="minorHAnsi"/>
        </w:rPr>
        <w:t xml:space="preserve"> programme</w:t>
      </w:r>
      <w:r w:rsidR="00A10AB3" w:rsidRPr="00195FB0">
        <w:rPr>
          <w:rFonts w:cstheme="minorHAnsi"/>
        </w:rPr>
        <w:t xml:space="preserve"> </w:t>
      </w:r>
      <w:r w:rsidR="00B02B5B" w:rsidRPr="00195FB0">
        <w:rPr>
          <w:rFonts w:cstheme="minorHAnsi"/>
        </w:rPr>
        <w:t>br</w:t>
      </w:r>
      <w:r w:rsidR="00B02B5B">
        <w:rPr>
          <w:rFonts w:cstheme="minorHAnsi"/>
        </w:rPr>
        <w:t>ought</w:t>
      </w:r>
      <w:r w:rsidR="00B02B5B" w:rsidRPr="00195FB0">
        <w:rPr>
          <w:rFonts w:cstheme="minorHAnsi"/>
        </w:rPr>
        <w:t xml:space="preserve"> </w:t>
      </w:r>
      <w:r w:rsidR="00A10AB3" w:rsidRPr="00195FB0">
        <w:rPr>
          <w:rFonts w:cstheme="minorHAnsi"/>
        </w:rPr>
        <w:t xml:space="preserve">hope to </w:t>
      </w:r>
      <w:r w:rsidR="00000AED" w:rsidRPr="00195FB0">
        <w:rPr>
          <w:rFonts w:cstheme="minorHAnsi"/>
        </w:rPr>
        <w:t xml:space="preserve">the </w:t>
      </w:r>
      <w:r w:rsidR="00A10AB3" w:rsidRPr="00195FB0">
        <w:rPr>
          <w:rFonts w:cstheme="minorHAnsi"/>
        </w:rPr>
        <w:t>care home</w:t>
      </w:r>
      <w:r w:rsidR="00000AED" w:rsidRPr="00195FB0">
        <w:rPr>
          <w:rFonts w:cstheme="minorHAnsi"/>
        </w:rPr>
        <w:t xml:space="preserve"> </w:t>
      </w:r>
      <w:r w:rsidR="00D363E2" w:rsidRPr="00195FB0">
        <w:rPr>
          <w:rFonts w:cstheme="minorHAnsi"/>
        </w:rPr>
        <w:t xml:space="preserve">staff, residents and the wider </w:t>
      </w:r>
      <w:r w:rsidR="00000AED" w:rsidRPr="00195FB0">
        <w:rPr>
          <w:rFonts w:cstheme="minorHAnsi"/>
        </w:rPr>
        <w:t>community</w:t>
      </w:r>
      <w:r w:rsidR="00534701" w:rsidRPr="00195FB0">
        <w:rPr>
          <w:rFonts w:cstheme="minorHAnsi"/>
        </w:rPr>
        <w:t xml:space="preserve">. </w:t>
      </w:r>
      <w:r w:rsidR="00B02B5B">
        <w:rPr>
          <w:rFonts w:cstheme="minorHAnsi"/>
        </w:rPr>
        <w:t>At the time of this study</w:t>
      </w:r>
      <w:r w:rsidR="00D869A4">
        <w:rPr>
          <w:rFonts w:cstheme="minorHAnsi"/>
        </w:rPr>
        <w:t>,</w:t>
      </w:r>
      <w:r w:rsidR="00B02B5B">
        <w:rPr>
          <w:rFonts w:cstheme="minorHAnsi"/>
        </w:rPr>
        <w:t xml:space="preserve"> it was thought that s</w:t>
      </w:r>
      <w:r w:rsidR="00534701" w:rsidRPr="00195FB0">
        <w:rPr>
          <w:rFonts w:cstheme="minorHAnsi"/>
        </w:rPr>
        <w:t xml:space="preserve">uccessful vaccination of </w:t>
      </w:r>
      <w:r w:rsidR="00D363E2" w:rsidRPr="00195FB0">
        <w:rPr>
          <w:rFonts w:cstheme="minorHAnsi"/>
        </w:rPr>
        <w:t>care home staff and residents</w:t>
      </w:r>
      <w:r w:rsidR="00A10AB3" w:rsidRPr="00195FB0">
        <w:rPr>
          <w:rFonts w:cstheme="minorHAnsi"/>
        </w:rPr>
        <w:t xml:space="preserve"> </w:t>
      </w:r>
      <w:r w:rsidR="00B02B5B">
        <w:rPr>
          <w:rFonts w:cstheme="minorHAnsi"/>
        </w:rPr>
        <w:t>w</w:t>
      </w:r>
      <w:r w:rsidR="00A10AB3" w:rsidRPr="00195FB0">
        <w:rPr>
          <w:rFonts w:cstheme="minorHAnsi"/>
        </w:rPr>
        <w:t>ould result in less severe outbreaks with reduced morbidity and mortality</w:t>
      </w:r>
      <w:r w:rsidR="00A77817" w:rsidRPr="00195FB0">
        <w:rPr>
          <w:rFonts w:cstheme="minorHAnsi"/>
        </w:rPr>
        <w:t xml:space="preserve">. </w:t>
      </w:r>
      <w:r w:rsidR="00B02B5B">
        <w:rPr>
          <w:rFonts w:cstheme="minorHAnsi"/>
        </w:rPr>
        <w:t>Subsequently it has been shown that vaccination in care home residents reduced</w:t>
      </w:r>
      <w:r w:rsidR="00D869A4">
        <w:rPr>
          <w:rFonts w:cstheme="minorHAnsi"/>
        </w:rPr>
        <w:t xml:space="preserve"> COVID-19</w:t>
      </w:r>
      <w:r w:rsidR="00B02B5B">
        <w:rPr>
          <w:rFonts w:cstheme="minorHAnsi"/>
        </w:rPr>
        <w:t xml:space="preserve"> infections, </w:t>
      </w:r>
      <w:r w:rsidR="00D869A4">
        <w:rPr>
          <w:rFonts w:cstheme="minorHAnsi"/>
        </w:rPr>
        <w:t>hospitalisations</w:t>
      </w:r>
      <w:r w:rsidR="00B02B5B">
        <w:rPr>
          <w:rFonts w:cstheme="minorHAnsi"/>
        </w:rPr>
        <w:t xml:space="preserve"> and deaths, but</w:t>
      </w:r>
      <w:r w:rsidR="00D869A4">
        <w:rPr>
          <w:rFonts w:cstheme="minorHAnsi"/>
        </w:rPr>
        <w:t xml:space="preserve"> currently regular boosters are needed to maintain protective immunity</w:t>
      </w:r>
      <w:r w:rsidR="00ED5FC2">
        <w:rPr>
          <w:rFonts w:cstheme="minorHAnsi"/>
        </w:rPr>
        <w:t xml:space="preserve"> </w:t>
      </w:r>
      <w:r w:rsidR="00D869A4">
        <w:rPr>
          <w:rFonts w:cstheme="minorHAnsi"/>
        </w:rPr>
        <w:fldChar w:fldCharType="begin" w:fldLock="1"/>
      </w:r>
      <w:r w:rsidR="00E959D0">
        <w:rPr>
          <w:rFonts w:cstheme="minorHAnsi"/>
        </w:rPr>
        <w:instrText>ADDIN CSL_CITATION {"citationItems":[{"id":"ITEM-1","itemData":{"DOI":"10.1016/S2666-7568(22)00147-7","ISSN":"26667568","author":[{"dropping-particle":"","family":"Shrotri","given":"Madhumita","non-dropping-particle":"","parse-names":false,"suffix":""},{"dropping-particle":"","family":"Krutikov","given":"Maria","non-dropping-particle":"","parse-names":false,"suffix":""},{"dropping-particle":"","family":"Nacer-Laidi","given":"Hadjer","non-dropping-particle":"","parse-names":false,"suffix":""},{"dropping-particle":"","family":"Azmi","given":"Borscha","non-dropping-particle":"","parse-names":false,"suffix":""},{"dropping-particle":"","family":"Palmer","given":"Tom","non-dropping-particle":"","parse-names":false,"suffix":""},{"dropping-particle":"","family":"Giddings","given":"Rebecca","non-dropping-particle":"","parse-names":false,"suffix":""},{"dropping-particle":"","family":"Fuller","given":"Christopher","non-dropping-particle":"","parse-names":false,"suffix":""},{"dropping-particle":"","family":"Irwin-Singer","given":"Aidan","non-dropping-particle":"","parse-names":false,"suffix":""},{"dropping-particle":"","family":"Baynton","given":"Verity","non-dropping-particle":"","parse-names":false,"suffix":""},{"dropping-particle":"","family":"Tut","given":"Gokhan","non-dropping-particle":"","parse-names":false,"suffix":""},{"dropping-particle":"","family":"Moss","given":"Paul","non-dropping-particle":"","parse-names":false,"suffix":""},{"dropping-particle":"","family":"Hayward","given":"Andrew","non-dropping-particle":"","parse-names":false,"suffix":""},{"dropping-particle":"","family":"Copas","given":"Andrew","non-dropping-particle":"","parse-names":false,"suffix":""},{"dropping-particle":"","family":"Shallcross","given":"Laura","non-dropping-particle":"","parse-names":false,"suffix":""}],"container-title":"The Lancet Healthy Longevity","id":"ITEM-1","issue":"7","issued":{"date-parts":[["2022","7"]]},"page":"e470-e480","title":"Duration of vaccine effectiveness against SARS-CoV-2 infection, hospitalisation, and death in residents and staff of long-term care facilities in England (VIVALDI): a prospective cohort study","type":"article-journal","volume":"3"},"uris":["http://www.mendeley.com/documents/?uuid=57cc9fbd-77b7-44ac-9d94-85cebcd5d3b0"]}],"mendeley":{"formattedCitation":"[9]","plainTextFormattedCitation":"[9]","previouslyFormattedCitation":"[9]"},"properties":{"noteIndex":0},"schema":"https://github.com/citation-style-language/schema/raw/master/csl-citation.json"}</w:instrText>
      </w:r>
      <w:r w:rsidR="00D869A4">
        <w:rPr>
          <w:rFonts w:cstheme="minorHAnsi"/>
        </w:rPr>
        <w:fldChar w:fldCharType="separate"/>
      </w:r>
      <w:r w:rsidR="00D869A4" w:rsidRPr="00D869A4">
        <w:rPr>
          <w:rFonts w:cstheme="minorHAnsi"/>
          <w:noProof/>
        </w:rPr>
        <w:t>[9]</w:t>
      </w:r>
      <w:r w:rsidR="00D869A4">
        <w:rPr>
          <w:rFonts w:cstheme="minorHAnsi"/>
        </w:rPr>
        <w:fldChar w:fldCharType="end"/>
      </w:r>
      <w:bookmarkEnd w:id="4"/>
      <w:r w:rsidR="00D869A4">
        <w:rPr>
          <w:rFonts w:cstheme="minorHAnsi"/>
        </w:rPr>
        <w:t>.</w:t>
      </w:r>
      <w:r w:rsidR="00B02B5B">
        <w:rPr>
          <w:rFonts w:cstheme="minorHAnsi"/>
        </w:rPr>
        <w:t xml:space="preserve"> </w:t>
      </w:r>
      <w:proofErr w:type="gramStart"/>
      <w:r w:rsidR="00DB1550">
        <w:rPr>
          <w:rFonts w:cstheme="minorHAnsi"/>
        </w:rPr>
        <w:t xml:space="preserve">In order </w:t>
      </w:r>
      <w:r w:rsidR="00C355CD" w:rsidRPr="00195FB0">
        <w:rPr>
          <w:rFonts w:cstheme="minorHAnsi"/>
        </w:rPr>
        <w:t>to</w:t>
      </w:r>
      <w:proofErr w:type="gramEnd"/>
      <w:r w:rsidR="00C355CD" w:rsidRPr="00195FB0">
        <w:rPr>
          <w:rFonts w:cstheme="minorHAnsi"/>
        </w:rPr>
        <w:t xml:space="preserve"> improve population protection</w:t>
      </w:r>
      <w:r w:rsidR="00C355CD">
        <w:rPr>
          <w:rFonts w:cstheme="minorHAnsi"/>
        </w:rPr>
        <w:t>,</w:t>
      </w:r>
      <w:r w:rsidR="00C355CD" w:rsidRPr="00195FB0">
        <w:rPr>
          <w:rFonts w:cstheme="minorHAnsi"/>
        </w:rPr>
        <w:t xml:space="preserve"> </w:t>
      </w:r>
      <w:r w:rsidR="00DB1550">
        <w:rPr>
          <w:rFonts w:cstheme="minorHAnsi"/>
        </w:rPr>
        <w:t>i</w:t>
      </w:r>
      <w:r w:rsidR="00534701" w:rsidRPr="00195FB0">
        <w:rPr>
          <w:rFonts w:cstheme="minorHAnsi"/>
        </w:rPr>
        <w:t>t is</w:t>
      </w:r>
      <w:r w:rsidR="003C3D85" w:rsidRPr="00195FB0">
        <w:rPr>
          <w:rFonts w:cstheme="minorHAnsi"/>
        </w:rPr>
        <w:t xml:space="preserve"> </w:t>
      </w:r>
      <w:r w:rsidR="00534701" w:rsidRPr="00195FB0">
        <w:rPr>
          <w:rFonts w:cstheme="minorHAnsi"/>
        </w:rPr>
        <w:t xml:space="preserve">critical that vaccine uptake amongst care home staff and residents is </w:t>
      </w:r>
      <w:r w:rsidR="00D363E2" w:rsidRPr="00195FB0">
        <w:rPr>
          <w:rFonts w:cstheme="minorHAnsi"/>
        </w:rPr>
        <w:t>optimised</w:t>
      </w:r>
      <w:r w:rsidR="00DB1550">
        <w:rPr>
          <w:rFonts w:cstheme="minorHAnsi"/>
        </w:rPr>
        <w:t>.</w:t>
      </w:r>
      <w:r w:rsidR="00A10AB3" w:rsidRPr="00195FB0">
        <w:rPr>
          <w:rFonts w:cstheme="minorHAnsi"/>
        </w:rPr>
        <w:t xml:space="preserve"> </w:t>
      </w:r>
    </w:p>
    <w:p w14:paraId="18079BA6" w14:textId="69894A7C" w:rsidR="00A01041" w:rsidRPr="00195FB0" w:rsidRDefault="00E959D0" w:rsidP="00F67715">
      <w:pPr>
        <w:spacing w:line="480" w:lineRule="auto"/>
        <w:jc w:val="both"/>
        <w:rPr>
          <w:rFonts w:cstheme="minorHAnsi"/>
        </w:rPr>
      </w:pPr>
      <w:bookmarkStart w:id="5" w:name="_Hlk122097217"/>
      <w:r>
        <w:rPr>
          <w:rFonts w:cstheme="minorHAnsi"/>
        </w:rPr>
        <w:lastRenderedPageBreak/>
        <w:t>A recent systematic review has defined vaccine hesitancy as the ‘state of indecisiveness regarding a vaccination decision’</w:t>
      </w:r>
      <w:r>
        <w:rPr>
          <w:rFonts w:cstheme="minorHAnsi"/>
        </w:rPr>
        <w:fldChar w:fldCharType="begin" w:fldLock="1"/>
      </w:r>
      <w:r w:rsidR="00ED5FC2">
        <w:rPr>
          <w:rFonts w:cstheme="minorHAnsi"/>
        </w:rPr>
        <w:instrText>ADDIN CSL_CITATION {"citationItems":[{"id":"ITEM-1","itemData":{"DOI":"10.1038/s41562-022-01431-6","ISSN":"2397-3374","author":[{"dropping-particle":"","family":"Bussink-Voorend","given":"Daphne","non-dropping-particle":"","parse-names":false,"suffix":""},{"dropping-particle":"","family":"Hautvast","given":"Jeannine L. A.","non-dropping-particle":"","parse-names":false,"suffix":""},{"dropping-particle":"","family":"Vandeberg","given":"Lisa","non-dropping-particle":"","parse-names":false,"suffix":""},{"dropping-particle":"","family":"Visser","given":"Olga","non-dropping-particle":"","parse-names":false,"suffix":""},{"dropping-particle":"","family":"Hulscher","given":"Marlies E. J. L.","non-dropping-particle":"","parse-names":false,"suffix":""}],"container-title":"Nature Human Behaviour","id":"ITEM-1","issue":"12","issued":{"date-parts":[["2022","8","22"]]},"page":"1634-1648","title":"A systematic literature review to clarify the concept of vaccine hesitancy","type":"article-journal","volume":"6"},"uris":["http://www.mendeley.com/documents/?uuid=473bf412-6df6-4c29-b294-61699ba045ad"]},{"id":"ITEM-2","itemData":{"DOI":"10.1038/s41562-022-01484-7","ISSN":"2397-3374","author":[{"dropping-particle":"","family":"Larson","given":"Heidi J.","non-dropping-particle":"","parse-names":false,"suffix":""}],"container-title":"Nature Human Behaviour","id":"ITEM-2","issue":"12","issued":{"date-parts":[["2022","11","23"]]},"page":"1609-1610","title":"Defining and measuring vaccine hesitancy","type":"article-journal","volume":"6"},"uris":["http://www.mendeley.com/documents/?uuid=75e2e851-e9ac-437a-a93e-d92f58a0c0eb"]}],"mendeley":{"formattedCitation":"[10,11]","plainTextFormattedCitation":"[10,11]","previouslyFormattedCitation":"[10,11]"},"properties":{"noteIndex":0},"schema":"https://github.com/citation-style-language/schema/raw/master/csl-citation.json"}</w:instrText>
      </w:r>
      <w:r>
        <w:rPr>
          <w:rFonts w:cstheme="minorHAnsi"/>
        </w:rPr>
        <w:fldChar w:fldCharType="separate"/>
      </w:r>
      <w:r w:rsidRPr="00E959D0">
        <w:rPr>
          <w:rFonts w:cstheme="minorHAnsi"/>
          <w:noProof/>
        </w:rPr>
        <w:t>[10,11]</w:t>
      </w:r>
      <w:r>
        <w:rPr>
          <w:rFonts w:cstheme="minorHAnsi"/>
        </w:rPr>
        <w:fldChar w:fldCharType="end"/>
      </w:r>
      <w:r>
        <w:rPr>
          <w:rFonts w:cstheme="minorHAnsi"/>
        </w:rPr>
        <w:t>. This is the definition that we utilise throughout this work</w:t>
      </w:r>
      <w:bookmarkEnd w:id="5"/>
      <w:r>
        <w:rPr>
          <w:rFonts w:cstheme="minorHAnsi"/>
        </w:rPr>
        <w:t xml:space="preserve">. </w:t>
      </w:r>
      <w:r w:rsidR="009E4890" w:rsidRPr="00195FB0">
        <w:rPr>
          <w:rFonts w:cstheme="minorHAnsi"/>
        </w:rPr>
        <w:t>International surveys have shown</w:t>
      </w:r>
      <w:r w:rsidR="00000AED" w:rsidRPr="00195FB0">
        <w:rPr>
          <w:rFonts w:cstheme="minorHAnsi"/>
        </w:rPr>
        <w:t xml:space="preserve"> that</w:t>
      </w:r>
      <w:r w:rsidR="00617858" w:rsidRPr="00195FB0">
        <w:rPr>
          <w:rFonts w:cstheme="minorHAnsi"/>
        </w:rPr>
        <w:t xml:space="preserve"> 28% of the general population are</w:t>
      </w:r>
      <w:r w:rsidR="009E4890" w:rsidRPr="00195FB0">
        <w:rPr>
          <w:rFonts w:cstheme="minorHAnsi"/>
        </w:rPr>
        <w:t xml:space="preserve"> COVID-19 vaccine </w:t>
      </w:r>
      <w:r w:rsidR="00617858" w:rsidRPr="00195FB0">
        <w:rPr>
          <w:rFonts w:cstheme="minorHAnsi"/>
        </w:rPr>
        <w:t>hesitant</w:t>
      </w:r>
      <w:r w:rsidR="009E4890" w:rsidRPr="00195FB0">
        <w:rPr>
          <w:rFonts w:cstheme="minorHAnsi"/>
        </w:rPr>
        <w:t xml:space="preserve">, with the highest </w:t>
      </w:r>
      <w:r w:rsidR="00617858" w:rsidRPr="00195FB0">
        <w:rPr>
          <w:rFonts w:cstheme="minorHAnsi"/>
        </w:rPr>
        <w:t xml:space="preserve">rates </w:t>
      </w:r>
      <w:r w:rsidR="009E4890" w:rsidRPr="00195FB0">
        <w:rPr>
          <w:rFonts w:cstheme="minorHAnsi"/>
        </w:rPr>
        <w:t>in the 25-34 age group</w:t>
      </w:r>
      <w:r w:rsidR="00617858" w:rsidRPr="00195FB0">
        <w:rPr>
          <w:rFonts w:cstheme="minorHAnsi"/>
        </w:rPr>
        <w:t xml:space="preserve"> and</w:t>
      </w:r>
      <w:r w:rsidR="009E4890" w:rsidRPr="00195FB0">
        <w:rPr>
          <w:rFonts w:cstheme="minorHAnsi"/>
        </w:rPr>
        <w:t xml:space="preserve"> in females </w:t>
      </w:r>
      <w:r w:rsidR="003240D7" w:rsidRPr="00195FB0">
        <w:rPr>
          <w:rFonts w:cstheme="minorHAnsi"/>
        </w:rPr>
        <w:fldChar w:fldCharType="begin" w:fldLock="1"/>
      </w:r>
      <w:r w:rsidR="00ED5FC2">
        <w:rPr>
          <w:rFonts w:cstheme="minorHAnsi"/>
        </w:rPr>
        <w:instrText>ADDIN CSL_CITATION {"citationItems":[{"id":"ITEM-1","itemData":{"DOI":"10.3390/vaccines9010044","ISSN":"2076393X","abstract":"Background: If globally implemented, a safe coronavirus disease 2019 (COVID-19) vaccination program will have broad clinical and socioeconomic benefits. However, individuals who anticipate that the coronavirus vaccine will bring life back to normality may be disappointed, due to the emerging antivaccination attitude within the general population. Methods: We surveyed a sample of adult Polish citizens (n = 1066), and compared it with the data on international COVID-19 vaccine reluctance. Results: In 20 national surveys, the vaccine averseness for the anticipated COVID-19 vaccine varied from meager (2–6% China) to very high (43%, Czech Republic, and 44%, Turkey) and in most countries was much higher than regular vaccination reluctance, which varies between 3% (Egypt) and 55% (Russia). Conclusions: These results suggest that a 67% herd immunity may be possible only if mandatory preventive vaccination programs start early and are combined with coordinated education efforts supported by legislative power and social campaigns.","author":[{"dropping-particle":"","family":"Feleszko","given":"Wojciech","non-dropping-particle":"","parse-names":false,"suffix":""},{"dropping-particle":"","family":"Lewulis","given":"Piotr","non-dropping-particle":"","parse-names":false,"suffix":""},{"dropping-particle":"","family":"Czarnecki","given":"Adam","non-dropping-particle":"","parse-names":false,"suffix":""},{"dropping-particle":"","family":"Waszkiewicz","given":"Paweł","non-dropping-particle":"","parse-names":false,"suffix":""}],"container-title":"Vaccines","id":"ITEM-1","issue":"1","issued":{"date-parts":[["2021"]]},"page":"1-8","title":"Flattening the curve of covid-19 vaccine rejection—an international overview","type":"article-journal","volume":"9"},"uris":["http://www.mendeley.com/documents/?uuid=b0864075-4bb4-4434-b90d-1df6e56ac458"]}],"mendeley":{"formattedCitation":"[12]","plainTextFormattedCitation":"[12]","previouslyFormattedCitation":"[12]"},"properties":{"noteIndex":0},"schema":"https://github.com/citation-style-language/schema/raw/master/csl-citation.json"}</w:instrText>
      </w:r>
      <w:r w:rsidR="003240D7" w:rsidRPr="00195FB0">
        <w:rPr>
          <w:rFonts w:cstheme="minorHAnsi"/>
        </w:rPr>
        <w:fldChar w:fldCharType="separate"/>
      </w:r>
      <w:r w:rsidRPr="00E959D0">
        <w:rPr>
          <w:rFonts w:cstheme="minorHAnsi"/>
          <w:noProof/>
        </w:rPr>
        <w:t>[12]</w:t>
      </w:r>
      <w:r w:rsidR="003240D7" w:rsidRPr="00195FB0">
        <w:rPr>
          <w:rFonts w:cstheme="minorHAnsi"/>
        </w:rPr>
        <w:fldChar w:fldCharType="end"/>
      </w:r>
      <w:r w:rsidR="009E4890" w:rsidRPr="00195FB0">
        <w:rPr>
          <w:rFonts w:cstheme="minorHAnsi"/>
        </w:rPr>
        <w:t xml:space="preserve">. </w:t>
      </w:r>
      <w:r w:rsidR="00617858" w:rsidRPr="00195FB0">
        <w:rPr>
          <w:rFonts w:cstheme="minorHAnsi"/>
        </w:rPr>
        <w:t>H</w:t>
      </w:r>
      <w:r w:rsidR="009E4890" w:rsidRPr="00195FB0">
        <w:rPr>
          <w:rFonts w:cstheme="minorHAnsi"/>
        </w:rPr>
        <w:t xml:space="preserve">esitancy </w:t>
      </w:r>
      <w:r w:rsidR="00617858" w:rsidRPr="00195FB0">
        <w:rPr>
          <w:rFonts w:cstheme="minorHAnsi"/>
        </w:rPr>
        <w:t xml:space="preserve">reasons </w:t>
      </w:r>
      <w:r w:rsidR="009E4890" w:rsidRPr="00195FB0">
        <w:rPr>
          <w:rFonts w:cstheme="minorHAnsi"/>
        </w:rPr>
        <w:t xml:space="preserve">include </w:t>
      </w:r>
      <w:r w:rsidR="00000AED" w:rsidRPr="00195FB0">
        <w:rPr>
          <w:rFonts w:cstheme="minorHAnsi"/>
        </w:rPr>
        <w:t>concerns</w:t>
      </w:r>
      <w:r w:rsidR="009E4890" w:rsidRPr="00195FB0">
        <w:rPr>
          <w:rFonts w:cstheme="minorHAnsi"/>
        </w:rPr>
        <w:t xml:space="preserve"> about safety, lack of effectiveness, and </w:t>
      </w:r>
      <w:r w:rsidR="00125135" w:rsidRPr="00195FB0">
        <w:rPr>
          <w:rFonts w:cstheme="minorHAnsi"/>
        </w:rPr>
        <w:t>the</w:t>
      </w:r>
      <w:r w:rsidR="009E4890" w:rsidRPr="00195FB0">
        <w:rPr>
          <w:rFonts w:cstheme="minorHAnsi"/>
        </w:rPr>
        <w:t xml:space="preserve"> belie</w:t>
      </w:r>
      <w:r w:rsidR="003C3D85" w:rsidRPr="00195FB0">
        <w:rPr>
          <w:rFonts w:cstheme="minorHAnsi"/>
        </w:rPr>
        <w:t>f</w:t>
      </w:r>
      <w:r w:rsidR="009E4890" w:rsidRPr="00195FB0">
        <w:rPr>
          <w:rFonts w:cstheme="minorHAnsi"/>
        </w:rPr>
        <w:t xml:space="preserve"> that </w:t>
      </w:r>
      <w:r w:rsidR="00903B0B" w:rsidRPr="00195FB0">
        <w:rPr>
          <w:rFonts w:cstheme="minorHAnsi"/>
        </w:rPr>
        <w:t>vaccination</w:t>
      </w:r>
      <w:r w:rsidR="009E4890" w:rsidRPr="00195FB0">
        <w:rPr>
          <w:rFonts w:cstheme="minorHAnsi"/>
        </w:rPr>
        <w:t xml:space="preserve"> is unnecessary</w:t>
      </w:r>
      <w:r w:rsidR="003240D7" w:rsidRPr="00195FB0">
        <w:rPr>
          <w:rFonts w:cstheme="minorHAnsi"/>
        </w:rPr>
        <w:t xml:space="preserve"> </w:t>
      </w:r>
      <w:r w:rsidR="003240D7" w:rsidRPr="00195FB0">
        <w:rPr>
          <w:rFonts w:cstheme="minorHAnsi"/>
        </w:rPr>
        <w:fldChar w:fldCharType="begin" w:fldLock="1"/>
      </w:r>
      <w:r w:rsidR="00ED5FC2">
        <w:rPr>
          <w:rFonts w:cstheme="minorHAnsi"/>
        </w:rPr>
        <w:instrText>ADDIN CSL_CITATION {"citationItems":[{"id":"ITEM-1","itemData":{"DOI":"10.3390/vaccines9010062","ISSN":"2076393X","abstract":"Vaccine hesitancy is among the major threats to the effectiveness of vaccination programmes. This study aimed to report the trend in response to willingness to accept the COVID-19 vaccine between two waves of the local epidemic and examine differences among occupations. Two cross-sectional surveys were conducted online during the first wave (February) and third wave (August to September) of the local epidemic in 2020. Acceptance of the COVID-19 vaccine was measured along with personal protection behaviours and occupations. A total of 2047 participants provided valid responses. The willingness to accept the COVID-19 vaccine among the participants was lower in the third wave (34.8%) than the first wave (44.2%). There were more concerns over vaccine safety in the third wave. Clerical/service/sales workers were less likely to accept the vaccine (adjusted odds ratio: 0.62, 95% confidence interval: 0.43–0.91). A high-level compliance of facemask wearing was found, and more people maintained social distancing and used alcohol hand rub in the third wave. Decreasing willingness to accept the COVID-19 vaccine may be associated with increasing concerns about vaccine safety and growing compliance of personal protection behaviours. The rush of vaccine development with higher risks of safety issues may jeopardize the public’s trust and lower uptake rates. Education and favourable policy should be provided to the general working population for the vaccination, especially for those who are not professional and are frequently exposed to crowds.","author":[{"dropping-particle":"","family":"Wang","given":"Kailu","non-dropping-particle":"","parse-names":false,"suffix":""},{"dropping-particle":"","family":"Wong","given":"Eliza Lai Yi","non-dropping-particle":"","parse-names":false,"suffix":""},{"dropping-particle":"","family":"Ho","given":"Kin Fai","non-dropping-particle":"","parse-names":false,"suffix":""},{"dropping-particle":"","family":"Cheung","given":"Annie Wai Ling","non-dropping-particle":"","parse-names":false,"suffix":""},{"dropping-particle":"","family":"Yau","given":"Peter Sen Yung","non-dropping-particle":"","parse-names":false,"suffix":""},{"dropping-particle":"","family":"Dong","given":"Dong","non-dropping-particle":"","parse-names":false,"suffix":""},{"dropping-particle":"","family":"Wong","given":"Samuel Yeung Shan","non-dropping-particle":"","parse-names":false,"suffix":""},{"dropping-particle":"","family":"Yeoh","given":"Eng Kiong","non-dropping-particle":"","parse-names":false,"suffix":""}],"container-title":"Vaccines","id":"ITEM-1","issue":"1","issued":{"date-parts":[["2021"]]},"page":"1-15","title":"Change of willingness to accept covid-19 vaccine and reasons of vaccine hesitancy of working people at different waves of local epidemic in hong kong, china: Repeated cross-sectional surveys","type":"article-journal","volume":"9"},"uris":["http://www.mendeley.com/documents/?uuid=00f9074b-c808-4cb5-b86d-e647d917a0e5"]}],"mendeley":{"formattedCitation":"[13]","plainTextFormattedCitation":"[13]","previouslyFormattedCitation":"[13]"},"properties":{"noteIndex":0},"schema":"https://github.com/citation-style-language/schema/raw/master/csl-citation.json"}</w:instrText>
      </w:r>
      <w:r w:rsidR="003240D7" w:rsidRPr="00195FB0">
        <w:rPr>
          <w:rFonts w:cstheme="minorHAnsi"/>
        </w:rPr>
        <w:fldChar w:fldCharType="separate"/>
      </w:r>
      <w:r w:rsidRPr="00E959D0">
        <w:rPr>
          <w:rFonts w:cstheme="minorHAnsi"/>
          <w:noProof/>
        </w:rPr>
        <w:t>[13]</w:t>
      </w:r>
      <w:r w:rsidR="003240D7" w:rsidRPr="00195FB0">
        <w:rPr>
          <w:rFonts w:cstheme="minorHAnsi"/>
        </w:rPr>
        <w:fldChar w:fldCharType="end"/>
      </w:r>
      <w:r w:rsidR="009E4890" w:rsidRPr="00195FB0">
        <w:rPr>
          <w:rFonts w:cstheme="minorHAnsi"/>
        </w:rPr>
        <w:t xml:space="preserve">. </w:t>
      </w:r>
      <w:r w:rsidR="00617858" w:rsidRPr="00195FB0">
        <w:rPr>
          <w:rFonts w:cstheme="minorHAnsi"/>
        </w:rPr>
        <w:t>Twenty-nine percent of health care works are hesitant, with higher levels in young adults and females, and 41% of those hesitant have safety concerns about the vaccine</w:t>
      </w:r>
      <w:r w:rsidR="00C52E07">
        <w:rPr>
          <w:rFonts w:cstheme="minorHAnsi"/>
        </w:rPr>
        <w:t xml:space="preserve"> </w:t>
      </w:r>
      <w:r w:rsidR="003240D7" w:rsidRPr="00195FB0">
        <w:rPr>
          <w:rFonts w:cstheme="minorHAnsi"/>
        </w:rPr>
        <w:fldChar w:fldCharType="begin" w:fldLock="1"/>
      </w:r>
      <w:r w:rsidR="00ED5FC2">
        <w:rPr>
          <w:rFonts w:cstheme="minorHAnsi"/>
        </w:rPr>
        <w:instrText>ADDIN CSL_CITATION {"citationItems":[{"id":"ITEM-1","itemData":{"DOI":"10.2807/1560-7917.ES.2021.26.3.2002047","ISSN":"1560-7917","PMID":"33478623","abstract":"In October and November 2020, we conducted a survey of 2,678 healthcare workers (HCWs) involved in general population immunisation in France, French-speaking Belgium and Quebec, Canada to assess acceptance of future COVID-19 vaccines (i.e. willingness to receive or recommend these) and its determinants. Of the HCWs, 48.6% (n = 1,302) showed high acceptance, 23.0% (n = 616) moderate acceptance and 28.4% (n = 760) hesitancy/reluctance. Hesitancy was mostly driven by vaccine safety concerns. These must be addressed before/during upcoming vaccination campaigns.","author":[{"dropping-particle":"","family":"Verger","given":"Pierre","non-dropping-particle":"","parse-names":false,"suffix":""},{"dropping-particle":"","family":"Scronias","given":"Dimitri","non-dropping-particle":"","parse-names":false,"suffix":""},{"dropping-particle":"","family":"Dauby","given":"Nicolas","non-dropping-particle":"","parse-names":false,"suffix":""},{"dropping-particle":"","family":"Adedzi","given":"Kodzo Awoenam","non-dropping-particle":"","parse-names":false,"suffix":""},{"dropping-particle":"","family":"Gobert","given":"Cathy","non-dropping-particle":"","parse-names":false,"suffix":""},{"dropping-particle":"","family":"Bergeat","given":"Maxime","non-dropping-particle":"","parse-names":false,"suffix":""},{"dropping-particle":"","family":"Gagneur","given":"Arnaud","non-dropping-particle":"","parse-names":false,"suffix":""},{"dropping-particle":"","family":"Dubé","given":"Eve","non-dropping-particle":"","parse-names":false,"suffix":""}],"container-title":"Euro surveillance : bulletin Europeen sur les maladies transmissibles = European communicable disease bulletin","id":"ITEM-1","issue":"3","issued":{"date-parts":[["2021"]]},"page":"1-8","publisher":"European Centre for Disease Prevention and Control (ECDC)","title":"Attitudes of healthcare workers towards COVID-19 vaccination: a survey in France and French-speaking parts of Belgium and Canada, 2020.","type":"article-journal","volume":"26"},"uris":["http://www.mendeley.com/documents/?uuid=b4f1f59f-2420-45af-9f55-d9526bd4f542"]}],"mendeley":{"formattedCitation":"[14]","plainTextFormattedCitation":"[14]","previouslyFormattedCitation":"[14]"},"properties":{"noteIndex":0},"schema":"https://github.com/citation-style-language/schema/raw/master/csl-citation.json"}</w:instrText>
      </w:r>
      <w:r w:rsidR="003240D7" w:rsidRPr="00195FB0">
        <w:rPr>
          <w:rFonts w:cstheme="minorHAnsi"/>
        </w:rPr>
        <w:fldChar w:fldCharType="separate"/>
      </w:r>
      <w:r w:rsidRPr="00E959D0">
        <w:rPr>
          <w:rFonts w:cstheme="minorHAnsi"/>
          <w:noProof/>
        </w:rPr>
        <w:t>[14]</w:t>
      </w:r>
      <w:r w:rsidR="003240D7" w:rsidRPr="00195FB0">
        <w:rPr>
          <w:rFonts w:cstheme="minorHAnsi"/>
        </w:rPr>
        <w:fldChar w:fldCharType="end"/>
      </w:r>
      <w:r w:rsidR="009E4890" w:rsidRPr="00195FB0">
        <w:rPr>
          <w:rFonts w:cstheme="minorHAnsi"/>
        </w:rPr>
        <w:t>.</w:t>
      </w:r>
      <w:r w:rsidR="0011015B" w:rsidRPr="00195FB0">
        <w:rPr>
          <w:rFonts w:cstheme="minorHAnsi"/>
        </w:rPr>
        <w:t xml:space="preserve"> </w:t>
      </w:r>
      <w:r w:rsidR="00A77817" w:rsidRPr="00195FB0">
        <w:rPr>
          <w:rFonts w:cstheme="minorHAnsi"/>
        </w:rPr>
        <w:t>An American study of 11,460 care homes found</w:t>
      </w:r>
      <w:r w:rsidR="004D59BC" w:rsidRPr="00195FB0">
        <w:rPr>
          <w:rFonts w:cstheme="minorHAnsi"/>
        </w:rPr>
        <w:t xml:space="preserve"> only 37.5% of </w:t>
      </w:r>
      <w:r w:rsidR="00C355CD">
        <w:rPr>
          <w:rFonts w:cstheme="minorHAnsi"/>
        </w:rPr>
        <w:t>staff members</w:t>
      </w:r>
      <w:r w:rsidR="004D59BC" w:rsidRPr="00195FB0">
        <w:rPr>
          <w:rFonts w:cstheme="minorHAnsi"/>
        </w:rPr>
        <w:t xml:space="preserve"> had </w:t>
      </w:r>
      <w:r w:rsidR="0011015B" w:rsidRPr="00195FB0">
        <w:rPr>
          <w:rFonts w:cstheme="minorHAnsi"/>
        </w:rPr>
        <w:t xml:space="preserve">received </w:t>
      </w:r>
      <w:r w:rsidR="00C355CD">
        <w:rPr>
          <w:rFonts w:cstheme="minorHAnsi"/>
        </w:rPr>
        <w:t xml:space="preserve">a </w:t>
      </w:r>
      <w:r w:rsidR="0011015B" w:rsidRPr="00195FB0">
        <w:rPr>
          <w:rFonts w:cstheme="minorHAnsi"/>
        </w:rPr>
        <w:t>COVID-19 vaccin</w:t>
      </w:r>
      <w:r w:rsidR="00C355CD">
        <w:rPr>
          <w:rFonts w:cstheme="minorHAnsi"/>
        </w:rPr>
        <w:t>e,</w:t>
      </w:r>
      <w:r w:rsidR="004D59BC" w:rsidRPr="00195FB0">
        <w:rPr>
          <w:rFonts w:cstheme="minorHAnsi"/>
        </w:rPr>
        <w:t xml:space="preserve"> compared to 77.8% of their residents</w:t>
      </w:r>
      <w:r w:rsidR="00BD24F3" w:rsidRPr="00195FB0">
        <w:rPr>
          <w:rFonts w:cstheme="minorHAnsi"/>
        </w:rPr>
        <w:t xml:space="preserve"> </w:t>
      </w:r>
      <w:r w:rsidR="00BD24F3" w:rsidRPr="00195FB0">
        <w:rPr>
          <w:rFonts w:cstheme="minorHAnsi"/>
        </w:rPr>
        <w:fldChar w:fldCharType="begin" w:fldLock="1"/>
      </w:r>
      <w:r w:rsidR="00ED5FC2">
        <w:rPr>
          <w:rFonts w:cstheme="minorHAnsi"/>
        </w:rPr>
        <w:instrText>ADDIN CSL_CITATION {"citationItems":[{"id":"ITEM-1","itemData":{"DOI":"10.15585/mmwr.mm7005e2","ISSN":"0149-2195","author":[{"dropping-particle":"","family":"Gharpure","given":"Radhika","non-dropping-particle":"","parse-names":false,"suffix":""},{"dropping-particle":"","family":"Guo","given":"Angela","non-dropping-particle":"","parse-names":false,"suffix":""},{"dropping-particle":"","family":"Bishnoi","given":"Courtney Krier","non-dropping-particle":"","parse-names":false,"suffix":""},{"dropping-particle":"","family":"Patel","given":"Urvi","non-dropping-particle":"","parse-names":false,"suffix":""},{"dropping-particle":"","family":"Gifford","given":"David","non-dropping-particle":"","parse-names":false,"suffix":""},{"dropping-particle":"","family":"Tippins","given":"Ashley","non-dropping-particle":"","parse-names":false,"suffix":""},{"dropping-particle":"","family":"Jaffe","given":"Aaron","non-dropping-particle":"","parse-names":false,"suffix":""},{"dropping-particle":"","family":"Shulman","given":"Evan","non-dropping-particle":"","parse-names":false,"suffix":""},{"dropping-particle":"","family":"Stone","given":"Nimalie","non-dropping-particle":"","parse-names":false,"suffix":""},{"dropping-particle":"","family":"Mungai","given":"Elisabeth","non-dropping-particle":"","parse-names":false,"suffix":""},{"dropping-particle":"","family":"Bagchi","given":"Suparna","non-dropping-particle":"","parse-names":false,"suffix":""},{"dropping-particle":"","family":"Bell","given":"Jeneita","non-dropping-particle":"","parse-names":false,"suffix":""},{"dropping-particle":"","family":"Srinivasan","given":"Arjun","non-dropping-particle":"","parse-names":false,"suffix":""},{"dropping-particle":"","family":"Patel","given":"Anita","non-dropping-particle":"","parse-names":false,"suffix":""},{"dropping-particle":"","family":"Link-Gelles","given":"Ruth","non-dropping-particle":"","parse-names":false,"suffix":""}],"container-title":"MMWR. Morbidity and Mortality Weekly Report","id":"ITEM-1","issue":"5","issued":{"date-parts":[["2021"]]},"page":"178-182","title":"Early COVID-19 First-Dose Vaccination Coverage Among Residents and Staff Members of Skilled Nursing Facilities Participating in the Pharmacy Partnership for Long-Term Care Program — United States, December 2020–January 2021","type":"article-journal","volume":"70"},"uris":["http://www.mendeley.com/documents/?uuid=a14831ae-9558-40b4-825b-15bb770a9dea"]}],"mendeley":{"formattedCitation":"[15]","plainTextFormattedCitation":"[15]","previouslyFormattedCitation":"[15]"},"properties":{"noteIndex":0},"schema":"https://github.com/citation-style-language/schema/raw/master/csl-citation.json"}</w:instrText>
      </w:r>
      <w:r w:rsidR="00BD24F3" w:rsidRPr="00195FB0">
        <w:rPr>
          <w:rFonts w:cstheme="minorHAnsi"/>
        </w:rPr>
        <w:fldChar w:fldCharType="separate"/>
      </w:r>
      <w:r w:rsidRPr="00E959D0">
        <w:rPr>
          <w:rFonts w:cstheme="minorHAnsi"/>
          <w:noProof/>
        </w:rPr>
        <w:t>[15]</w:t>
      </w:r>
      <w:r w:rsidR="00BD24F3" w:rsidRPr="00195FB0">
        <w:rPr>
          <w:rFonts w:cstheme="minorHAnsi"/>
        </w:rPr>
        <w:fldChar w:fldCharType="end"/>
      </w:r>
      <w:r w:rsidR="004D59BC" w:rsidRPr="00195FB0">
        <w:rPr>
          <w:rFonts w:cstheme="minorHAnsi"/>
        </w:rPr>
        <w:t xml:space="preserve">. </w:t>
      </w:r>
      <w:bookmarkStart w:id="6" w:name="_Hlk112141828"/>
      <w:r w:rsidR="008E0823">
        <w:rPr>
          <w:rFonts w:cstheme="minorHAnsi"/>
        </w:rPr>
        <w:t xml:space="preserve">These data were based on vaccination administration data from Skilled Nursing Facilities in the Pharmacy Partnership for Long-Term Care Program, which is coordinated by the </w:t>
      </w:r>
      <w:proofErr w:type="spellStart"/>
      <w:r w:rsidR="008E0823">
        <w:rPr>
          <w:rFonts w:cstheme="minorHAnsi"/>
        </w:rPr>
        <w:t>Centers</w:t>
      </w:r>
      <w:proofErr w:type="spellEnd"/>
      <w:r w:rsidR="008E0823">
        <w:rPr>
          <w:rFonts w:cstheme="minorHAnsi"/>
        </w:rPr>
        <w:t xml:space="preserve"> for Disease Control and Prevention. No qualitative dat</w:t>
      </w:r>
      <w:r w:rsidR="003A07A5">
        <w:rPr>
          <w:rFonts w:cstheme="minorHAnsi"/>
        </w:rPr>
        <w:t>a</w:t>
      </w:r>
      <w:r w:rsidR="008E0823">
        <w:rPr>
          <w:rFonts w:cstheme="minorHAnsi"/>
        </w:rPr>
        <w:t xml:space="preserve"> exploring motivators or hesitancy around vaccination were explored</w:t>
      </w:r>
      <w:bookmarkStart w:id="7" w:name="_Hlk122096660"/>
      <w:r w:rsidR="008E0823">
        <w:rPr>
          <w:rFonts w:cstheme="minorHAnsi"/>
        </w:rPr>
        <w:t xml:space="preserve">. </w:t>
      </w:r>
      <w:bookmarkEnd w:id="6"/>
      <w:r w:rsidR="00997873">
        <w:rPr>
          <w:rFonts w:cstheme="minorHAnsi"/>
        </w:rPr>
        <w:t>At the time our evaluation was performed only o</w:t>
      </w:r>
      <w:r w:rsidR="00A01041" w:rsidRPr="00195FB0">
        <w:rPr>
          <w:rFonts w:cstheme="minorHAnsi"/>
        </w:rPr>
        <w:t>ne</w:t>
      </w:r>
      <w:r w:rsidR="005D67E1" w:rsidRPr="00195FB0">
        <w:rPr>
          <w:rFonts w:cstheme="minorHAnsi"/>
        </w:rPr>
        <w:t xml:space="preserve"> </w:t>
      </w:r>
      <w:r w:rsidR="00A01041" w:rsidRPr="00195FB0">
        <w:rPr>
          <w:rFonts w:cstheme="minorHAnsi"/>
        </w:rPr>
        <w:t>study ha</w:t>
      </w:r>
      <w:r w:rsidR="00433051">
        <w:rPr>
          <w:rFonts w:cstheme="minorHAnsi"/>
        </w:rPr>
        <w:t>d</w:t>
      </w:r>
      <w:r w:rsidR="00A01041" w:rsidRPr="00195FB0">
        <w:rPr>
          <w:rFonts w:cstheme="minorHAnsi"/>
        </w:rPr>
        <w:t xml:space="preserve"> investigated COVID-19 hesitancy levels in care home staff </w:t>
      </w:r>
      <w:bookmarkEnd w:id="7"/>
      <w:r w:rsidR="00A01041" w:rsidRPr="00195FB0">
        <w:rPr>
          <w:rFonts w:cstheme="minorHAnsi"/>
        </w:rPr>
        <w:t>(in Indiana, U</w:t>
      </w:r>
      <w:r w:rsidR="00E965D4">
        <w:rPr>
          <w:rFonts w:cstheme="minorHAnsi"/>
        </w:rPr>
        <w:t xml:space="preserve">nited </w:t>
      </w:r>
      <w:r w:rsidR="00A01041" w:rsidRPr="00195FB0">
        <w:rPr>
          <w:rFonts w:cstheme="minorHAnsi"/>
        </w:rPr>
        <w:t>S</w:t>
      </w:r>
      <w:r w:rsidR="00E965D4">
        <w:rPr>
          <w:rFonts w:cstheme="minorHAnsi"/>
        </w:rPr>
        <w:t xml:space="preserve">tates of </w:t>
      </w:r>
      <w:r w:rsidR="00A01041" w:rsidRPr="00195FB0">
        <w:rPr>
          <w:rFonts w:cstheme="minorHAnsi"/>
        </w:rPr>
        <w:t>A</w:t>
      </w:r>
      <w:r w:rsidR="00E965D4">
        <w:rPr>
          <w:rFonts w:cstheme="minorHAnsi"/>
        </w:rPr>
        <w:t>merica</w:t>
      </w:r>
      <w:r w:rsidR="00A01041" w:rsidRPr="00195FB0">
        <w:rPr>
          <w:rFonts w:cstheme="minorHAnsi"/>
        </w:rPr>
        <w:t xml:space="preserve">) </w:t>
      </w:r>
      <w:r w:rsidR="00A01041" w:rsidRPr="00195FB0">
        <w:rPr>
          <w:rFonts w:cstheme="minorHAnsi"/>
        </w:rPr>
        <w:fldChar w:fldCharType="begin" w:fldLock="1"/>
      </w:r>
      <w:r w:rsidR="00ED5FC2">
        <w:rPr>
          <w:rFonts w:cstheme="minorHAnsi"/>
        </w:rPr>
        <w:instrText>ADDIN CSL_CITATION {"citationItems":[{"id":"ITEM-1","itemData":{"DOI":"10.1111/jgs.17022","ISSN":"15325415","PMID":"33370448","abstract":"Objectives: To plan for coronavirus infectious disease 2019 (COVID-19) vaccine distribution, the Indiana Department of Health surveyed nursing home and assisted living facility staff. Design: Cross-sectional analysis of an anonymous survey sent via text message link to personal cell phones and emails. Setting and Participants: Nursing home and assisted living facility staff in Indiana. Measures: Staff characteristics including age, gender, race, ethnicity, role in the facility, experience in long-term care, and geographic location of facility were self-reported along with prior infection and willingness to receive an approved vaccine as soon as it is available. Responses were weighted to represent staff statewide. Weighted frequencies and logit regression estimated characteristics associated with vaccine willingness. Results: There were 8,243 responses to the survey. For nursing home staff (survey delivered via 23,232 working phone numbers), there was a 33% response rate). There were 2,372 (29%) in nurse aide or similar roles and 1,602 nurses providing direct clinical care (19%). Overall, 45% of respondents indicated they would receive an approved COVID-19 vaccine as soon as available. Of those unwilling to take the vaccine when first available, 44% would consider in the future. Concerns about side effects was the primary reason for vaccine hesitancy (70%). Characteristics associated with increased willingness were age over 60, male, and white race (P &lt;.0001). No statistically significant differences were observed among staff self-reporting prior SARS-CoV-2 infection. Conclusions and Implications: The willingness to receive the COVID-19 vaccine immediately or in the future may be as high as 69%, but varies among subgroups of nursing home staff which has implications for distribution. Educating staff on the vaccine may be critical for increasing uptake. Widespread vaccination holds the promise of protection against serious illness and death and a return of visitors and activities that support improved quality of life. This promise will not be realized without strong uptake of the vaccines.","author":[{"dropping-particle":"","family":"Unroe","given":"Kathleen T.","non-dropping-particle":"","parse-names":false,"suffix":""},{"dropping-particle":"","family":"Evans","given":"Russell","non-dropping-particle":"","parse-names":false,"suffix":""},{"dropping-particle":"","family":"Weaver","given":"Lindsay","non-dropping-particle":"","parse-names":false,"suffix":""},{"dropping-particle":"","family":"Rusyniak","given":"Dan","non-dropping-particle":"","parse-names":false,"suffix":""},{"dropping-particle":"","family":"Blackburn","given":"Justin","non-dropping-particle":"","parse-names":false,"suffix":""}],"container-title":"Journal of the American Geriatrics Society","id":"ITEM-1","issued":{"date-parts":[["2021"]]},"page":"1-7","title":"Willingness of Long-Term Care Staff to Receive a COVID-19 Vaccine: A Single State Survey","type":"article-journal"},"uris":["http://www.mendeley.com/documents/?uuid=8cab5a37-ef95-4244-bcbc-d639e449e7a6"]}],"mendeley":{"formattedCitation":"[16]","plainTextFormattedCitation":"[16]","previouslyFormattedCitation":"[16]"},"properties":{"noteIndex":0},"schema":"https://github.com/citation-style-language/schema/raw/master/csl-citation.json"}</w:instrText>
      </w:r>
      <w:r w:rsidR="00A01041" w:rsidRPr="00195FB0">
        <w:rPr>
          <w:rFonts w:cstheme="minorHAnsi"/>
        </w:rPr>
        <w:fldChar w:fldCharType="separate"/>
      </w:r>
      <w:r w:rsidRPr="00E959D0">
        <w:rPr>
          <w:rFonts w:cstheme="minorHAnsi"/>
          <w:noProof/>
        </w:rPr>
        <w:t>[16]</w:t>
      </w:r>
      <w:r w:rsidR="00A01041" w:rsidRPr="00195FB0">
        <w:rPr>
          <w:rFonts w:cstheme="minorHAnsi"/>
        </w:rPr>
        <w:fldChar w:fldCharType="end"/>
      </w:r>
      <w:r w:rsidR="00A01041" w:rsidRPr="00195FB0">
        <w:rPr>
          <w:rFonts w:cstheme="minorHAnsi"/>
        </w:rPr>
        <w:t xml:space="preserve">. </w:t>
      </w:r>
      <w:r w:rsidR="007B7064" w:rsidRPr="00195FB0">
        <w:rPr>
          <w:rFonts w:cstheme="minorHAnsi"/>
        </w:rPr>
        <w:t>In this study, 36%</w:t>
      </w:r>
      <w:r w:rsidR="00A01041" w:rsidRPr="00195FB0">
        <w:rPr>
          <w:rFonts w:cstheme="minorHAnsi"/>
        </w:rPr>
        <w:t xml:space="preserve"> were reluctant, with the main barrier being concerns a</w:t>
      </w:r>
      <w:r w:rsidR="00A77817" w:rsidRPr="00195FB0">
        <w:rPr>
          <w:rFonts w:cstheme="minorHAnsi"/>
        </w:rPr>
        <w:t>bout</w:t>
      </w:r>
      <w:r w:rsidR="00A01041" w:rsidRPr="00195FB0">
        <w:rPr>
          <w:rFonts w:cstheme="minorHAnsi"/>
        </w:rPr>
        <w:t xml:space="preserve"> </w:t>
      </w:r>
      <w:r w:rsidR="005740F5" w:rsidRPr="00195FB0">
        <w:rPr>
          <w:rFonts w:cstheme="minorHAnsi"/>
        </w:rPr>
        <w:t>side effects</w:t>
      </w:r>
      <w:r w:rsidR="00204244" w:rsidRPr="00195FB0">
        <w:rPr>
          <w:rFonts w:cstheme="minorHAnsi"/>
        </w:rPr>
        <w:t>.</w:t>
      </w:r>
      <w:r w:rsidR="00A77817" w:rsidRPr="00195FB0">
        <w:rPr>
          <w:rFonts w:cstheme="minorHAnsi"/>
        </w:rPr>
        <w:t xml:space="preserve"> </w:t>
      </w:r>
      <w:r w:rsidR="00204244" w:rsidRPr="00195FB0">
        <w:rPr>
          <w:rFonts w:cstheme="minorHAnsi"/>
        </w:rPr>
        <w:t>H</w:t>
      </w:r>
      <w:r w:rsidR="00A01041" w:rsidRPr="00195FB0">
        <w:rPr>
          <w:rFonts w:cstheme="minorHAnsi"/>
        </w:rPr>
        <w:t>esitancy levels were higher in female and younger members of staff.</w:t>
      </w:r>
      <w:r w:rsidR="007A5634">
        <w:rPr>
          <w:rFonts w:cstheme="minorHAnsi"/>
        </w:rPr>
        <w:t xml:space="preserve"> </w:t>
      </w:r>
      <w:bookmarkStart w:id="8" w:name="_Hlk112248901"/>
      <w:r w:rsidR="007A5634">
        <w:rPr>
          <w:rFonts w:cstheme="minorHAnsi"/>
        </w:rPr>
        <w:t>Another study of American health care workers found that there w</w:t>
      </w:r>
      <w:r w:rsidR="00DB1099">
        <w:rPr>
          <w:rFonts w:cstheme="minorHAnsi"/>
        </w:rPr>
        <w:t>ere</w:t>
      </w:r>
      <w:r w:rsidR="007A5634">
        <w:rPr>
          <w:rFonts w:cstheme="minorHAnsi"/>
        </w:rPr>
        <w:t xml:space="preserve"> low levels of confidence in the COVID-19 vaccine</w:t>
      </w:r>
      <w:r w:rsidR="002833A6">
        <w:rPr>
          <w:rFonts w:cstheme="minorHAnsi"/>
        </w:rPr>
        <w:t xml:space="preserve"> </w:t>
      </w:r>
      <w:r w:rsidR="002833A6">
        <w:rPr>
          <w:rFonts w:cstheme="minorHAnsi"/>
        </w:rPr>
        <w:fldChar w:fldCharType="begin" w:fldLock="1"/>
      </w:r>
      <w:r w:rsidR="002833A6">
        <w:rPr>
          <w:rFonts w:cstheme="minorHAnsi"/>
        </w:rPr>
        <w:instrText>ADDIN CSL_CITATION {"citationItems":[{"id":"ITEM-1","itemData":{"DOI":"10.1111/jgs.17437","ISSN":"0002-8614","author":[{"dropping-particle":"","family":"Niznik","given":"Joshua D.","non-dropping-particle":"","parse-names":false,"suffix":""},{"dropping-particle":"","family":"Harrison","given":"Jill","non-dropping-particle":"","parse-names":false,"suffix":""},{"dropping-particle":"","family":"White","given":"Elizabeth M.","non-dropping-particle":"","parse-names":false,"suffix":""},{"dropping-particle":"","family":"Syme","given":"Maggie","non-dropping-particle":"","parse-names":false,"suffix":""},{"dropping-particle":"","family":"Hanson","given":"Laura C.","non-dropping-particle":"","parse-names":false,"suffix":""},{"dropping-particle":"","family":"Kelley","given":"Casey J.","non-dropping-particle":"","parse-names":false,"suffix":""},{"dropping-particle":"","family":"Porter","given":"Lori","non-dropping-particle":"","parse-names":false,"suffix":""},{"dropping-particle":"","family":"Berry","given":"Sarah D.","non-dropping-particle":"","parse-names":false,"suffix":""}],"container-title":"Journal of the American Geriatrics Society","id":"ITEM-1","issue":"1","issued":{"date-parts":[["2022","1","8"]]},"page":"8-18","title":"Perceptions of &lt;scp&gt;COVID&lt;/scp&gt; ‐19 vaccines among healthcare assistants: A national survey","type":"article-journal","volume":"70"},"uris":["http://www.mendeley.com/documents/?uuid=67a782a5-54d0-4dc9-8d24-7f46fe126d98"]}],"mendeley":{"formattedCitation":"[17]","plainTextFormattedCitation":"[17]","previouslyFormattedCitation":"[17]"},"properties":{"noteIndex":0},"schema":"https://github.com/citation-style-language/schema/raw/master/csl-citation.json"}</w:instrText>
      </w:r>
      <w:r w:rsidR="002833A6">
        <w:rPr>
          <w:rFonts w:cstheme="minorHAnsi"/>
        </w:rPr>
        <w:fldChar w:fldCharType="separate"/>
      </w:r>
      <w:r w:rsidR="002833A6" w:rsidRPr="002833A6">
        <w:rPr>
          <w:rFonts w:cstheme="minorHAnsi"/>
          <w:noProof/>
        </w:rPr>
        <w:t>[17]</w:t>
      </w:r>
      <w:r w:rsidR="002833A6">
        <w:rPr>
          <w:rFonts w:cstheme="minorHAnsi"/>
        </w:rPr>
        <w:fldChar w:fldCharType="end"/>
      </w:r>
      <w:r w:rsidR="007A5634">
        <w:rPr>
          <w:rFonts w:cstheme="minorHAnsi"/>
        </w:rPr>
        <w:t xml:space="preserve">, and that the main reasons for vaccine hesitancy included vaccine safety concerns, </w:t>
      </w:r>
      <w:r w:rsidR="009E73E4">
        <w:rPr>
          <w:rFonts w:cstheme="minorHAnsi"/>
        </w:rPr>
        <w:t xml:space="preserve">vaccine efficacy, workplace requirements (this could </w:t>
      </w:r>
      <w:r w:rsidR="004F67DD">
        <w:rPr>
          <w:rFonts w:cstheme="minorHAnsi"/>
        </w:rPr>
        <w:t xml:space="preserve">have </w:t>
      </w:r>
      <w:r w:rsidR="009E73E4">
        <w:rPr>
          <w:rFonts w:cstheme="minorHAnsi"/>
        </w:rPr>
        <w:t>both</w:t>
      </w:r>
      <w:r w:rsidR="004F67DD">
        <w:rPr>
          <w:rFonts w:cstheme="minorHAnsi"/>
        </w:rPr>
        <w:t xml:space="preserve"> a</w:t>
      </w:r>
      <w:r w:rsidR="009E73E4">
        <w:rPr>
          <w:rFonts w:cstheme="minorHAnsi"/>
        </w:rPr>
        <w:t xml:space="preserve"> positive and negative influence), and social influence</w:t>
      </w:r>
      <w:r w:rsidR="004F67DD">
        <w:rPr>
          <w:rFonts w:cstheme="minorHAnsi"/>
        </w:rPr>
        <w:t>s</w:t>
      </w:r>
      <w:r w:rsidR="009E73E4">
        <w:rPr>
          <w:rFonts w:cstheme="minorHAnsi"/>
        </w:rPr>
        <w:t xml:space="preserve"> </w:t>
      </w:r>
      <w:r w:rsidR="002833A6">
        <w:rPr>
          <w:rFonts w:cstheme="minorHAnsi"/>
        </w:rPr>
        <w:fldChar w:fldCharType="begin" w:fldLock="1"/>
      </w:r>
      <w:r w:rsidR="002833A6">
        <w:rPr>
          <w:rFonts w:cstheme="minorHAnsi"/>
        </w:rPr>
        <w:instrText>ADDIN CSL_CITATION {"citationItems":[{"id":"ITEM-1","itemData":{"DOI":"10.1016/j.gerinurse.2022.04.011","ISSN":"01974572","author":[{"dropping-particle":"","family":"Niznik","given":"Joshua D.","non-dropping-particle":"","parse-names":false,"suffix":""},{"dropping-particle":"","family":"Berry","given":"Sarah D.","non-dropping-particle":"","parse-names":false,"suffix":""},{"dropping-particle":"","family":"Syme","given":"Maggie","non-dropping-particle":"","parse-names":false,"suffix":""},{"dropping-particle":"","family":"Kelley","given":"Casey J.","non-dropping-particle":"","parse-names":false,"suffix":""},{"dropping-particle":"","family":"Hanson","given":"Laura C.","non-dropping-particle":"","parse-names":false,"suffix":""},{"dropping-particle":"","family":"Harrison","given":"Jill","non-dropping-particle":"","parse-names":false,"suffix":""}],"container-title":"Geriatric Nursing","id":"ITEM-1","issued":{"date-parts":[["2022","5"]]},"page":"169-173","title":"Addressing hesitancy to COVID-19 vaccines in healthcare assistants","type":"article-journal","volume":"45"},"uris":["http://www.mendeley.com/documents/?uuid=0393bbbd-7d45-4db4-8269-b9e56effd8d2"]}],"mendeley":{"formattedCitation":"[18]","plainTextFormattedCitation":"[18]","previouslyFormattedCitation":"[18]"},"properties":{"noteIndex":0},"schema":"https://github.com/citation-style-language/schema/raw/master/csl-citation.json"}</w:instrText>
      </w:r>
      <w:r w:rsidR="002833A6">
        <w:rPr>
          <w:rFonts w:cstheme="minorHAnsi"/>
        </w:rPr>
        <w:fldChar w:fldCharType="separate"/>
      </w:r>
      <w:r w:rsidR="002833A6" w:rsidRPr="002833A6">
        <w:rPr>
          <w:rFonts w:cstheme="minorHAnsi"/>
          <w:noProof/>
        </w:rPr>
        <w:t>[18]</w:t>
      </w:r>
      <w:r w:rsidR="002833A6">
        <w:rPr>
          <w:rFonts w:cstheme="minorHAnsi"/>
        </w:rPr>
        <w:fldChar w:fldCharType="end"/>
      </w:r>
      <w:r w:rsidR="009E73E4">
        <w:rPr>
          <w:rFonts w:cstheme="minorHAnsi"/>
        </w:rPr>
        <w:t>.</w:t>
      </w:r>
      <w:bookmarkEnd w:id="8"/>
    </w:p>
    <w:p w14:paraId="182899E8" w14:textId="1CE3362B" w:rsidR="00B750A4" w:rsidRPr="00195FB0" w:rsidRDefault="00C77243" w:rsidP="00F67715">
      <w:pPr>
        <w:spacing w:line="480" w:lineRule="auto"/>
        <w:jc w:val="both"/>
        <w:rPr>
          <w:rFonts w:cstheme="minorHAnsi"/>
        </w:rPr>
      </w:pPr>
      <w:r w:rsidRPr="00195FB0">
        <w:rPr>
          <w:rFonts w:cstheme="minorHAnsi"/>
        </w:rPr>
        <w:t>On the 23</w:t>
      </w:r>
      <w:r w:rsidRPr="00195FB0">
        <w:rPr>
          <w:rFonts w:cstheme="minorHAnsi"/>
          <w:vertAlign w:val="superscript"/>
        </w:rPr>
        <w:t>rd</w:t>
      </w:r>
      <w:r w:rsidRPr="00195FB0">
        <w:rPr>
          <w:rFonts w:cstheme="minorHAnsi"/>
        </w:rPr>
        <w:t xml:space="preserve"> </w:t>
      </w:r>
      <w:r w:rsidR="00C355CD">
        <w:rPr>
          <w:rFonts w:cstheme="minorHAnsi"/>
        </w:rPr>
        <w:t xml:space="preserve">of </w:t>
      </w:r>
      <w:r w:rsidRPr="00195FB0">
        <w:rPr>
          <w:rFonts w:cstheme="minorHAnsi"/>
        </w:rPr>
        <w:t>December</w:t>
      </w:r>
      <w:r w:rsidR="00DC63D9" w:rsidRPr="00195FB0">
        <w:rPr>
          <w:rFonts w:cstheme="minorHAnsi"/>
        </w:rPr>
        <w:t xml:space="preserve"> 2020</w:t>
      </w:r>
      <w:r w:rsidRPr="00195FB0">
        <w:rPr>
          <w:rFonts w:cstheme="minorHAnsi"/>
        </w:rPr>
        <w:t xml:space="preserve"> the first doses of COVID-19 vaccines were offered to care home residents and staff in the 87 care homes within LCC. By the 29</w:t>
      </w:r>
      <w:r w:rsidRPr="00195FB0">
        <w:rPr>
          <w:rFonts w:cstheme="minorHAnsi"/>
          <w:vertAlign w:val="superscript"/>
        </w:rPr>
        <w:t>th</w:t>
      </w:r>
      <w:r w:rsidRPr="00195FB0">
        <w:rPr>
          <w:rFonts w:cstheme="minorHAnsi"/>
        </w:rPr>
        <w:t xml:space="preserve"> </w:t>
      </w:r>
      <w:r w:rsidR="00C355CD">
        <w:rPr>
          <w:rFonts w:cstheme="minorHAnsi"/>
        </w:rPr>
        <w:t xml:space="preserve">of </w:t>
      </w:r>
      <w:r w:rsidRPr="00195FB0">
        <w:rPr>
          <w:rFonts w:cstheme="minorHAnsi"/>
        </w:rPr>
        <w:t>January 2021, 70.3% of care home residents, and 39.8% of staff had received their first vaccination</w:t>
      </w:r>
      <w:r w:rsidR="00CD27B1">
        <w:rPr>
          <w:rFonts w:cstheme="minorHAnsi"/>
        </w:rPr>
        <w:t xml:space="preserve"> </w:t>
      </w:r>
      <w:bookmarkStart w:id="9" w:name="_Hlk112142603"/>
      <w:r w:rsidR="00CD27B1">
        <w:rPr>
          <w:rFonts w:cstheme="minorHAnsi"/>
        </w:rPr>
        <w:t>(</w:t>
      </w:r>
      <w:r w:rsidR="00E965D4">
        <w:rPr>
          <w:rFonts w:cstheme="minorHAnsi"/>
        </w:rPr>
        <w:t>confidential</w:t>
      </w:r>
      <w:r w:rsidR="00CD27B1">
        <w:rPr>
          <w:rFonts w:cstheme="minorHAnsi"/>
        </w:rPr>
        <w:t xml:space="preserve"> data provided by LCC and Liverpool Clinical </w:t>
      </w:r>
      <w:r w:rsidR="00E965D4">
        <w:rPr>
          <w:rFonts w:cstheme="minorHAnsi"/>
        </w:rPr>
        <w:t>Commission</w:t>
      </w:r>
      <w:r w:rsidR="00CD27B1">
        <w:rPr>
          <w:rFonts w:cstheme="minorHAnsi"/>
        </w:rPr>
        <w:t xml:space="preserve"> Group vaccine tracker)</w:t>
      </w:r>
      <w:r w:rsidRPr="00195FB0">
        <w:rPr>
          <w:rFonts w:cstheme="minorHAnsi"/>
        </w:rPr>
        <w:t xml:space="preserve">. </w:t>
      </w:r>
      <w:bookmarkEnd w:id="9"/>
      <w:r w:rsidR="00821382" w:rsidRPr="00195FB0">
        <w:rPr>
          <w:rFonts w:cstheme="minorHAnsi"/>
        </w:rPr>
        <w:t>A</w:t>
      </w:r>
      <w:r w:rsidR="007A48BD" w:rsidRPr="00195FB0">
        <w:rPr>
          <w:rFonts w:cstheme="minorHAnsi"/>
        </w:rPr>
        <w:t xml:space="preserve"> </w:t>
      </w:r>
      <w:r w:rsidR="00A01041" w:rsidRPr="00195FB0">
        <w:rPr>
          <w:rFonts w:cstheme="minorHAnsi"/>
        </w:rPr>
        <w:t>rapid</w:t>
      </w:r>
      <w:r w:rsidR="00B32537">
        <w:rPr>
          <w:rFonts w:cstheme="minorHAnsi"/>
        </w:rPr>
        <w:t xml:space="preserve"> service</w:t>
      </w:r>
      <w:r w:rsidR="00A01041" w:rsidRPr="00195FB0">
        <w:rPr>
          <w:rFonts w:cstheme="minorHAnsi"/>
        </w:rPr>
        <w:t xml:space="preserve"> evaluation of</w:t>
      </w:r>
      <w:r w:rsidR="005D67E1" w:rsidRPr="00195FB0">
        <w:rPr>
          <w:rFonts w:cstheme="minorHAnsi"/>
        </w:rPr>
        <w:t xml:space="preserve"> the</w:t>
      </w:r>
      <w:r w:rsidR="00A01041" w:rsidRPr="00195FB0">
        <w:rPr>
          <w:rFonts w:cstheme="minorHAnsi"/>
        </w:rPr>
        <w:t xml:space="preserve"> vaccination roll-out </w:t>
      </w:r>
      <w:r w:rsidR="005D67E1" w:rsidRPr="00195FB0">
        <w:rPr>
          <w:rFonts w:cstheme="minorHAnsi"/>
        </w:rPr>
        <w:t xml:space="preserve">was performed </w:t>
      </w:r>
      <w:r w:rsidR="00A01041" w:rsidRPr="00195FB0">
        <w:rPr>
          <w:rFonts w:cstheme="minorHAnsi"/>
        </w:rPr>
        <w:t>to assess whether low levels of vaccine uptake in Liverpool care home staff w</w:t>
      </w:r>
      <w:r w:rsidR="00BD24F3" w:rsidRPr="00195FB0">
        <w:rPr>
          <w:rFonts w:cstheme="minorHAnsi"/>
        </w:rPr>
        <w:t>ere</w:t>
      </w:r>
      <w:r w:rsidR="00A01041" w:rsidRPr="00195FB0">
        <w:rPr>
          <w:rFonts w:cstheme="minorHAnsi"/>
        </w:rPr>
        <w:t xml:space="preserve"> due to high levels of vaccine hesitancy</w:t>
      </w:r>
      <w:r w:rsidR="00A77817" w:rsidRPr="00195FB0">
        <w:rPr>
          <w:rFonts w:cstheme="minorHAnsi"/>
        </w:rPr>
        <w:t>,</w:t>
      </w:r>
      <w:r w:rsidR="00A01041" w:rsidRPr="00195FB0">
        <w:rPr>
          <w:rFonts w:cstheme="minorHAnsi"/>
        </w:rPr>
        <w:t xml:space="preserve"> or </w:t>
      </w:r>
      <w:r w:rsidR="005D67E1" w:rsidRPr="00195FB0">
        <w:rPr>
          <w:rFonts w:cstheme="minorHAnsi"/>
        </w:rPr>
        <w:t>other</w:t>
      </w:r>
      <w:r w:rsidR="00A01041" w:rsidRPr="00195FB0">
        <w:rPr>
          <w:rFonts w:cstheme="minorHAnsi"/>
        </w:rPr>
        <w:t xml:space="preserve"> unidentified factor</w:t>
      </w:r>
      <w:r w:rsidR="003D32D0" w:rsidRPr="00195FB0">
        <w:rPr>
          <w:rFonts w:cstheme="minorHAnsi"/>
        </w:rPr>
        <w:t>s</w:t>
      </w:r>
      <w:r w:rsidR="00A01041" w:rsidRPr="00195FB0">
        <w:rPr>
          <w:rFonts w:cstheme="minorHAnsi"/>
        </w:rPr>
        <w:t xml:space="preserve">. </w:t>
      </w:r>
      <w:bookmarkStart w:id="10" w:name="_Hlk122088386"/>
      <w:r w:rsidR="00B32537">
        <w:rPr>
          <w:rFonts w:cstheme="minorHAnsi"/>
        </w:rPr>
        <w:t>The results of this evaluation directly informed immediate strategy and action plans to ensure vaccine uptake in care home staff were as high as possible.</w:t>
      </w:r>
      <w:bookmarkEnd w:id="10"/>
    </w:p>
    <w:p w14:paraId="063362E6" w14:textId="77777777" w:rsidR="006E1C22" w:rsidRPr="00195FB0" w:rsidRDefault="00781B29" w:rsidP="00F67715">
      <w:pPr>
        <w:spacing w:line="480" w:lineRule="auto"/>
        <w:jc w:val="both"/>
        <w:rPr>
          <w:rFonts w:cstheme="minorHAnsi"/>
          <w:b/>
          <w:bCs/>
          <w:color w:val="2A2A2A"/>
        </w:rPr>
      </w:pPr>
      <w:r w:rsidRPr="00195FB0">
        <w:rPr>
          <w:rFonts w:cstheme="minorHAnsi"/>
          <w:b/>
          <w:bCs/>
          <w:color w:val="2A2A2A"/>
        </w:rPr>
        <w:lastRenderedPageBreak/>
        <w:t>Methods</w:t>
      </w:r>
    </w:p>
    <w:p w14:paraId="46AEDE98" w14:textId="2FB1D637" w:rsidR="00B21162" w:rsidRPr="00195FB0" w:rsidRDefault="009E4890" w:rsidP="00F67715">
      <w:pPr>
        <w:spacing w:line="480" w:lineRule="auto"/>
        <w:jc w:val="both"/>
      </w:pPr>
      <w:bookmarkStart w:id="11" w:name="_Hlk122089329"/>
      <w:r w:rsidRPr="00195FB0">
        <w:t xml:space="preserve">An anonymous online survey was </w:t>
      </w:r>
      <w:r w:rsidR="00B32537">
        <w:t xml:space="preserve">designed by members of LCC’s public health team and piloted within the COVID-19 Care Homes Team. </w:t>
      </w:r>
      <w:bookmarkEnd w:id="11"/>
      <w:r w:rsidR="00B32537">
        <w:t xml:space="preserve">It was </w:t>
      </w:r>
      <w:r w:rsidRPr="00195FB0">
        <w:t>distributed</w:t>
      </w:r>
      <w:r w:rsidR="00FD59CD">
        <w:t>,</w:t>
      </w:r>
      <w:r w:rsidR="00825CB9">
        <w:t xml:space="preserve"> via email</w:t>
      </w:r>
      <w:r w:rsidR="008C7C84">
        <w:t>,</w:t>
      </w:r>
      <w:r w:rsidRPr="00195FB0">
        <w:t xml:space="preserve"> </w:t>
      </w:r>
      <w:r w:rsidR="00204E02" w:rsidRPr="00195FB0">
        <w:t xml:space="preserve">between </w:t>
      </w:r>
      <w:r w:rsidR="00C355CD">
        <w:t xml:space="preserve">the </w:t>
      </w:r>
      <w:r w:rsidR="00204E02" w:rsidRPr="00195FB0">
        <w:t>21</w:t>
      </w:r>
      <w:r w:rsidR="00204E02" w:rsidRPr="00195FB0">
        <w:rPr>
          <w:vertAlign w:val="superscript"/>
        </w:rPr>
        <w:t>st</w:t>
      </w:r>
      <w:r w:rsidR="00204E02" w:rsidRPr="00195FB0">
        <w:t xml:space="preserve"> and 29</w:t>
      </w:r>
      <w:r w:rsidR="00204E02" w:rsidRPr="00195FB0">
        <w:rPr>
          <w:vertAlign w:val="superscript"/>
        </w:rPr>
        <w:t>th</w:t>
      </w:r>
      <w:r w:rsidR="00204E02" w:rsidRPr="00195FB0">
        <w:t xml:space="preserve"> of January 2021</w:t>
      </w:r>
      <w:r w:rsidR="008C7C84">
        <w:t>,</w:t>
      </w:r>
      <w:r w:rsidR="00204E02" w:rsidRPr="00195FB0">
        <w:t xml:space="preserve"> </w:t>
      </w:r>
      <w:r w:rsidRPr="00195FB0">
        <w:t>to care home staff managers</w:t>
      </w:r>
      <w:r w:rsidR="0045536F" w:rsidRPr="00195FB0">
        <w:t xml:space="preserve"> whose care homes </w:t>
      </w:r>
      <w:r w:rsidR="00257414" w:rsidRPr="00195FB0">
        <w:t xml:space="preserve">(n=87) </w:t>
      </w:r>
      <w:r w:rsidR="0045536F" w:rsidRPr="00195FB0">
        <w:t xml:space="preserve">lie within the </w:t>
      </w:r>
      <w:r w:rsidR="00C77243" w:rsidRPr="00195FB0">
        <w:t>LCC</w:t>
      </w:r>
      <w:r w:rsidR="0045536F" w:rsidRPr="00195FB0">
        <w:t xml:space="preserve"> </w:t>
      </w:r>
      <w:r w:rsidR="00D257CF">
        <w:t>area</w:t>
      </w:r>
      <w:r w:rsidR="00204E02" w:rsidRPr="00195FB0">
        <w:t xml:space="preserve">. </w:t>
      </w:r>
      <w:bookmarkStart w:id="12" w:name="_Hlk122089520"/>
      <w:r w:rsidR="00B32537">
        <w:t xml:space="preserve">The care home </w:t>
      </w:r>
      <w:proofErr w:type="gramStart"/>
      <w:r w:rsidR="00B32537">
        <w:t>staff</w:t>
      </w:r>
      <w:proofErr w:type="gramEnd"/>
      <w:r w:rsidR="00B32537">
        <w:t xml:space="preserve"> managers </w:t>
      </w:r>
      <w:r w:rsidR="00E669E2">
        <w:t>answered the survey and provided i</w:t>
      </w:r>
      <w:r w:rsidR="00E76846" w:rsidRPr="00195FB0">
        <w:t xml:space="preserve">nformation </w:t>
      </w:r>
      <w:bookmarkEnd w:id="12"/>
      <w:r w:rsidRPr="00195FB0">
        <w:t xml:space="preserve">about the number of permanent staff employed at the home </w:t>
      </w:r>
      <w:r w:rsidR="00E76846" w:rsidRPr="00195FB0">
        <w:t xml:space="preserve">and the number of staff </w:t>
      </w:r>
      <w:r w:rsidR="00C24124" w:rsidRPr="00195FB0">
        <w:t xml:space="preserve">that </w:t>
      </w:r>
      <w:r w:rsidR="00E76846" w:rsidRPr="00195FB0">
        <w:t>had not been vaccinated.</w:t>
      </w:r>
      <w:r w:rsidR="00FD59CD">
        <w:t xml:space="preserve"> </w:t>
      </w:r>
      <w:bookmarkStart w:id="13" w:name="_Hlk122089789"/>
      <w:r w:rsidR="00FD59CD">
        <w:t>A list of possible r</w:t>
      </w:r>
      <w:r w:rsidR="00257414" w:rsidRPr="00195FB0">
        <w:t>easons</w:t>
      </w:r>
      <w:r w:rsidR="00617858" w:rsidRPr="00195FB0">
        <w:t xml:space="preserve"> for staff remaining unvaccinated </w:t>
      </w:r>
      <w:r w:rsidR="00257414" w:rsidRPr="00195FB0">
        <w:t xml:space="preserve">were </w:t>
      </w:r>
      <w:r w:rsidR="00FD59CD">
        <w:t>listed</w:t>
      </w:r>
      <w:r w:rsidR="00FD59CD" w:rsidRPr="00195FB0">
        <w:t xml:space="preserve"> </w:t>
      </w:r>
      <w:r w:rsidR="00617858" w:rsidRPr="00195FB0">
        <w:t xml:space="preserve">and </w:t>
      </w:r>
      <w:r w:rsidR="00257414" w:rsidRPr="00195FB0">
        <w:t xml:space="preserve">the number of staff associated with each reason </w:t>
      </w:r>
      <w:r w:rsidR="00C65DE8" w:rsidRPr="00195FB0">
        <w:t>w</w:t>
      </w:r>
      <w:r w:rsidR="00C65DE8">
        <w:t>as</w:t>
      </w:r>
      <w:r w:rsidR="00C65DE8" w:rsidRPr="00195FB0">
        <w:t xml:space="preserve"> </w:t>
      </w:r>
      <w:r w:rsidR="00257414" w:rsidRPr="00195FB0">
        <w:t>quantified</w:t>
      </w:r>
      <w:r w:rsidR="00FD59CD">
        <w:t xml:space="preserve"> by the care home managers</w:t>
      </w:r>
      <w:r w:rsidR="00257414" w:rsidRPr="00195FB0">
        <w:t>.</w:t>
      </w:r>
      <w:r w:rsidR="00FD59CD">
        <w:t xml:space="preserve"> </w:t>
      </w:r>
      <w:bookmarkStart w:id="14" w:name="_Hlk112332549"/>
      <w:r w:rsidR="00FD59CD">
        <w:t xml:space="preserve">These reasons were based on previous research, [13] and local </w:t>
      </w:r>
      <w:r w:rsidR="006D378D">
        <w:t>knowledge</w:t>
      </w:r>
      <w:r w:rsidR="00FD59CD">
        <w:t xml:space="preserve"> shared in the weekly LCC care home COVID-19 outbreak meetings. If there were further reasons not listed, respondents had the ability to add new reasons and quantify them. All listed reasons are provided in the results and Table 1</w:t>
      </w:r>
      <w:bookmarkEnd w:id="13"/>
      <w:r w:rsidR="00FD59CD">
        <w:t>.</w:t>
      </w:r>
      <w:r w:rsidR="00257414" w:rsidRPr="00195FB0">
        <w:t xml:space="preserve"> </w:t>
      </w:r>
      <w:bookmarkEnd w:id="14"/>
      <w:r w:rsidR="00821382" w:rsidRPr="00195FB0">
        <w:t>R</w:t>
      </w:r>
      <w:r w:rsidR="00E76846" w:rsidRPr="00195FB0">
        <w:t xml:space="preserve">espondents </w:t>
      </w:r>
      <w:r w:rsidR="00DA737E" w:rsidRPr="00195FB0">
        <w:t xml:space="preserve">[care home managers] </w:t>
      </w:r>
      <w:r w:rsidR="00E76846" w:rsidRPr="00195FB0">
        <w:t xml:space="preserve">were </w:t>
      </w:r>
      <w:r w:rsidR="00821382" w:rsidRPr="00195FB0">
        <w:t>a</w:t>
      </w:r>
      <w:r w:rsidR="00617858" w:rsidRPr="00195FB0">
        <w:t>s</w:t>
      </w:r>
      <w:r w:rsidR="00821382" w:rsidRPr="00195FB0">
        <w:t>ked</w:t>
      </w:r>
      <w:r w:rsidR="00E76846" w:rsidRPr="00195FB0">
        <w:t xml:space="preserve"> to </w:t>
      </w:r>
      <w:r w:rsidR="00821382" w:rsidRPr="00195FB0">
        <w:t xml:space="preserve">describe </w:t>
      </w:r>
      <w:r w:rsidR="00E76846" w:rsidRPr="00195FB0">
        <w:t>what they had done to encourage vaccine hesitant staff to get vaccinated</w:t>
      </w:r>
      <w:r w:rsidR="001E1A67" w:rsidRPr="00195FB0">
        <w:t xml:space="preserve"> and what further assistance they required. </w:t>
      </w:r>
      <w:r w:rsidR="00F72742" w:rsidRPr="00195FB0">
        <w:t xml:space="preserve">All data </w:t>
      </w:r>
      <w:r w:rsidR="00C617B5" w:rsidRPr="00195FB0">
        <w:t xml:space="preserve">collated from </w:t>
      </w:r>
      <w:r w:rsidR="005346BC" w:rsidRPr="00195FB0">
        <w:t>the survey</w:t>
      </w:r>
      <w:r w:rsidR="00F72742" w:rsidRPr="00195FB0">
        <w:t xml:space="preserve"> were analysed descriptively.</w:t>
      </w:r>
      <w:r w:rsidR="00FD59CD">
        <w:t xml:space="preserve"> Th</w:t>
      </w:r>
      <w:r w:rsidR="006D378D">
        <w:t>is</w:t>
      </w:r>
      <w:r w:rsidR="00FD59CD">
        <w:t xml:space="preserve"> </w:t>
      </w:r>
      <w:r w:rsidR="006D378D">
        <w:t>service evaluation</w:t>
      </w:r>
      <w:r w:rsidR="00FD59CD">
        <w:t xml:space="preserve"> had no patient and public involvement</w:t>
      </w:r>
      <w:r w:rsidR="006D378D">
        <w:t>.</w:t>
      </w:r>
    </w:p>
    <w:p w14:paraId="2EB48474" w14:textId="23BB3A74" w:rsidR="00781B29" w:rsidRPr="00C52E07" w:rsidRDefault="00781B29" w:rsidP="00F67715">
      <w:pPr>
        <w:spacing w:line="480" w:lineRule="auto"/>
        <w:jc w:val="both"/>
        <w:rPr>
          <w:rFonts w:cstheme="minorHAnsi"/>
          <w:b/>
          <w:bCs/>
          <w:color w:val="2A2A2A"/>
        </w:rPr>
      </w:pPr>
      <w:r w:rsidRPr="00C52E07">
        <w:rPr>
          <w:rFonts w:cstheme="minorHAnsi"/>
          <w:b/>
          <w:bCs/>
          <w:color w:val="2A2A2A"/>
        </w:rPr>
        <w:t>Results</w:t>
      </w:r>
    </w:p>
    <w:p w14:paraId="2F1FC32E" w14:textId="7895A76C" w:rsidR="005346BC" w:rsidRPr="00195FB0" w:rsidRDefault="00257414" w:rsidP="00F67715">
      <w:pPr>
        <w:spacing w:line="480" w:lineRule="auto"/>
        <w:jc w:val="both"/>
      </w:pPr>
      <w:r w:rsidRPr="00C52E07">
        <w:rPr>
          <w:rFonts w:cstheme="minorHAnsi"/>
          <w:color w:val="2A2A2A"/>
        </w:rPr>
        <w:t xml:space="preserve">Fifty-three percent (52.8%, n=46) </w:t>
      </w:r>
      <w:r w:rsidRPr="00C52E07">
        <w:rPr>
          <w:rFonts w:cstheme="minorHAnsi"/>
        </w:rPr>
        <w:t>of</w:t>
      </w:r>
      <w:r w:rsidRPr="00195FB0">
        <w:rPr>
          <w:rFonts w:cstheme="minorHAnsi"/>
        </w:rPr>
        <w:t xml:space="preserve"> care home managers in Liverpool responded with results available for analysis.</w:t>
      </w:r>
      <w:r w:rsidRPr="00195FB0">
        <w:t xml:space="preserve"> </w:t>
      </w:r>
      <w:r w:rsidR="00F72742" w:rsidRPr="00195FB0">
        <w:t>In total</w:t>
      </w:r>
      <w:r w:rsidR="003F04E8" w:rsidRPr="00195FB0">
        <w:t>,</w:t>
      </w:r>
      <w:r w:rsidR="00F72742" w:rsidRPr="00195FB0">
        <w:t xml:space="preserve"> these home</w:t>
      </w:r>
      <w:r w:rsidR="00D11170" w:rsidRPr="00195FB0">
        <w:t xml:space="preserve">s employed 2128 </w:t>
      </w:r>
      <w:r w:rsidR="003F04E8" w:rsidRPr="00195FB0">
        <w:t xml:space="preserve">individuals, </w:t>
      </w:r>
      <w:r w:rsidR="00D11170" w:rsidRPr="00195FB0">
        <w:t>with a me</w:t>
      </w:r>
      <w:r w:rsidR="00D0670E" w:rsidRPr="00195FB0">
        <w:t>di</w:t>
      </w:r>
      <w:r w:rsidR="00D11170" w:rsidRPr="00195FB0">
        <w:t xml:space="preserve">an staff size of </w:t>
      </w:r>
      <w:r w:rsidR="00D0670E" w:rsidRPr="00195FB0">
        <w:t>38</w:t>
      </w:r>
      <w:r w:rsidR="00D11170" w:rsidRPr="00195FB0">
        <w:t xml:space="preserve"> (range:</w:t>
      </w:r>
      <w:r w:rsidR="00F5517D">
        <w:t>6</w:t>
      </w:r>
      <w:r w:rsidR="00D11170" w:rsidRPr="00195FB0">
        <w:t xml:space="preserve">-166). The overall COVID-19 first vaccination rate reported by staff was 52.6% (n=1119), with a mean vaccination rate per care home of </w:t>
      </w:r>
      <w:r w:rsidR="009E4890" w:rsidRPr="00195FB0">
        <w:t>51.4% (</w:t>
      </w:r>
      <w:r w:rsidR="00946123" w:rsidRPr="00195FB0">
        <w:rPr>
          <w:rFonts w:cstheme="minorHAnsi"/>
        </w:rPr>
        <w:t>95% CI 43.9-58.8%</w:t>
      </w:r>
      <w:r w:rsidR="009E4890" w:rsidRPr="00195FB0">
        <w:t>)</w:t>
      </w:r>
      <w:r w:rsidR="00D0670E" w:rsidRPr="00195FB0">
        <w:t xml:space="preserve"> (Fig 1).</w:t>
      </w:r>
    </w:p>
    <w:p w14:paraId="3C62E546" w14:textId="33AEEBDD" w:rsidR="00F67715" w:rsidRDefault="00DD1603" w:rsidP="00F67715">
      <w:pPr>
        <w:spacing w:line="480" w:lineRule="auto"/>
        <w:jc w:val="both"/>
      </w:pPr>
      <w:r>
        <w:t>Fifty one</w:t>
      </w:r>
      <w:r w:rsidR="00D0670E" w:rsidRPr="00195FB0">
        <w:t xml:space="preserve"> percent (</w:t>
      </w:r>
      <w:r>
        <w:t>51</w:t>
      </w:r>
      <w:r w:rsidR="00D0670E" w:rsidRPr="00195FB0">
        <w:t>.2%) of care home staff</w:t>
      </w:r>
      <w:r>
        <w:t xml:space="preserve"> (n=1009)</w:t>
      </w:r>
      <w:r w:rsidR="00D0670E" w:rsidRPr="00195FB0">
        <w:t xml:space="preserve"> were not vaccinated due to vaccine hesitancy, </w:t>
      </w:r>
      <w:r>
        <w:t>39.0</w:t>
      </w:r>
      <w:r w:rsidR="00D0670E" w:rsidRPr="00195FB0">
        <w:t xml:space="preserve">% due to logistical issues, and </w:t>
      </w:r>
      <w:r>
        <w:t>8.8</w:t>
      </w:r>
      <w:r w:rsidR="00D0670E" w:rsidRPr="00195FB0">
        <w:t xml:space="preserve">% due to </w:t>
      </w:r>
      <w:r>
        <w:t>health</w:t>
      </w:r>
      <w:r w:rsidR="00D0670E" w:rsidRPr="00195FB0">
        <w:t xml:space="preserve"> concerns (Table 1). The belief that not enough research had been performed into vaccine safety was present in almost all homes (82.6%). Logistical issues impacted over half of care homes.  If </w:t>
      </w:r>
      <w:r w:rsidR="00A77817" w:rsidRPr="00195FB0">
        <w:t>logistic</w:t>
      </w:r>
      <w:r w:rsidR="00483D43" w:rsidRPr="00195FB0">
        <w:t>al issues</w:t>
      </w:r>
      <w:r w:rsidR="00A77817" w:rsidRPr="00195FB0">
        <w:t xml:space="preserve"> </w:t>
      </w:r>
      <w:r w:rsidR="00D0670E" w:rsidRPr="00195FB0">
        <w:t xml:space="preserve">were resolved, the mean vaccination rate </w:t>
      </w:r>
      <w:r w:rsidR="00483D43" w:rsidRPr="00195FB0">
        <w:t>c</w:t>
      </w:r>
      <w:r w:rsidR="00D0670E" w:rsidRPr="00195FB0">
        <w:t xml:space="preserve">ould </w:t>
      </w:r>
      <w:r w:rsidR="00483D43" w:rsidRPr="00195FB0">
        <w:t xml:space="preserve">have </w:t>
      </w:r>
      <w:r w:rsidR="00D0670E" w:rsidRPr="00195FB0">
        <w:t>increase</w:t>
      </w:r>
      <w:r w:rsidR="00483D43" w:rsidRPr="00195FB0">
        <w:t>d</w:t>
      </w:r>
      <w:r w:rsidR="00D0670E" w:rsidRPr="00195FB0">
        <w:t xml:space="preserve"> to 69.8% (95% CI 63.2-76.3%) (Fig 1). Health concerns were widespread and were prevalent reasons for not receiving the vaccine.</w:t>
      </w:r>
      <w:r w:rsidR="006D735D" w:rsidRPr="00195FB0">
        <w:t xml:space="preserve"> T</w:t>
      </w:r>
      <w:r w:rsidR="00D0670E" w:rsidRPr="00195FB0">
        <w:t>he following fears</w:t>
      </w:r>
      <w:r w:rsidR="006D735D" w:rsidRPr="00195FB0">
        <w:t xml:space="preserve"> were reported</w:t>
      </w:r>
      <w:r w:rsidR="00D0670E" w:rsidRPr="00195FB0">
        <w:t xml:space="preserve">: the vaccine </w:t>
      </w:r>
      <w:r w:rsidR="00483D43" w:rsidRPr="00195FB0">
        <w:lastRenderedPageBreak/>
        <w:t>affecting</w:t>
      </w:r>
      <w:r w:rsidR="00D0670E" w:rsidRPr="00195FB0">
        <w:t xml:space="preserve"> fertility</w:t>
      </w:r>
      <w:r w:rsidR="00483D43" w:rsidRPr="00195FB0">
        <w:t>;</w:t>
      </w:r>
      <w:r w:rsidR="00D0670E" w:rsidRPr="00195FB0">
        <w:t xml:space="preserve"> vaccine immunity </w:t>
      </w:r>
      <w:r w:rsidR="00483D43" w:rsidRPr="00195FB0">
        <w:t>being short-lived;</w:t>
      </w:r>
      <w:r w:rsidR="00D0670E" w:rsidRPr="00195FB0">
        <w:t xml:space="preserve"> one could still become sick, or die, despite being vaccinated</w:t>
      </w:r>
      <w:r w:rsidR="00483D43" w:rsidRPr="00195FB0">
        <w:t>;</w:t>
      </w:r>
      <w:r w:rsidR="00D0670E" w:rsidRPr="00195FB0">
        <w:t xml:space="preserve"> </w:t>
      </w:r>
      <w:r w:rsidR="00483D43" w:rsidRPr="00195FB0">
        <w:t xml:space="preserve">and concerns </w:t>
      </w:r>
      <w:r w:rsidR="00783A9F" w:rsidRPr="00195FB0">
        <w:t xml:space="preserve">that </w:t>
      </w:r>
      <w:r w:rsidR="00483D43" w:rsidRPr="00195FB0">
        <w:t>vaccinations</w:t>
      </w:r>
      <w:r w:rsidR="00D0670E" w:rsidRPr="00195FB0">
        <w:t xml:space="preserve"> would not stop </w:t>
      </w:r>
      <w:r w:rsidR="006D735D" w:rsidRPr="00195FB0">
        <w:t>transmission</w:t>
      </w:r>
      <w:r w:rsidR="00D0670E" w:rsidRPr="00195FB0">
        <w:t>.</w:t>
      </w:r>
    </w:p>
    <w:p w14:paraId="07906064" w14:textId="565600A0" w:rsidR="009E4890" w:rsidRPr="00195FB0" w:rsidRDefault="00D0670E" w:rsidP="00F67715">
      <w:pPr>
        <w:spacing w:line="480" w:lineRule="auto"/>
        <w:jc w:val="both"/>
      </w:pPr>
      <w:r w:rsidRPr="00195FB0">
        <w:t>Reported methods</w:t>
      </w:r>
      <w:r w:rsidR="00B0664E" w:rsidRPr="00195FB0">
        <w:t xml:space="preserve"> to address vaccine hesitancy </w:t>
      </w:r>
      <w:r w:rsidR="00F07EAF" w:rsidRPr="00195FB0">
        <w:t>included</w:t>
      </w:r>
      <w:r w:rsidR="00483D43" w:rsidRPr="00195FB0">
        <w:t>:</w:t>
      </w:r>
      <w:r w:rsidR="00F07EAF" w:rsidRPr="00195FB0">
        <w:t xml:space="preserve"> on</w:t>
      </w:r>
      <w:r w:rsidR="00BD24F3" w:rsidRPr="00195FB0">
        <w:t>e</w:t>
      </w:r>
      <w:r w:rsidR="00F07EAF" w:rsidRPr="00195FB0">
        <w:t>-on-one meetings to discuss concerns (34.8% of care homes, n=16)</w:t>
      </w:r>
      <w:r w:rsidR="00483D43" w:rsidRPr="00195FB0">
        <w:t>;</w:t>
      </w:r>
      <w:r w:rsidR="00F07EAF" w:rsidRPr="00195FB0">
        <w:t xml:space="preserve"> staff meetings (15.2%, n=7)</w:t>
      </w:r>
      <w:r w:rsidR="00483D43" w:rsidRPr="00195FB0">
        <w:t>;</w:t>
      </w:r>
      <w:r w:rsidR="00F07EAF" w:rsidRPr="00195FB0">
        <w:t xml:space="preserve"> provision of educational </w:t>
      </w:r>
      <w:r w:rsidRPr="00195FB0">
        <w:t>material</w:t>
      </w:r>
      <w:r w:rsidR="00F07EAF" w:rsidRPr="00195FB0">
        <w:t xml:space="preserve"> (15.2%, n=7)</w:t>
      </w:r>
      <w:r w:rsidR="00483D43" w:rsidRPr="00195FB0">
        <w:t>;</w:t>
      </w:r>
      <w:r w:rsidR="00F07EAF" w:rsidRPr="00195FB0">
        <w:t xml:space="preserve"> </w:t>
      </w:r>
      <w:r w:rsidR="00A77817" w:rsidRPr="00195FB0">
        <w:t>individual discussions with</w:t>
      </w:r>
      <w:r w:rsidR="00F07EAF" w:rsidRPr="00195FB0">
        <w:t xml:space="preserve"> general practitioner</w:t>
      </w:r>
      <w:r w:rsidR="00483D43" w:rsidRPr="00195FB0">
        <w:t>s</w:t>
      </w:r>
      <w:r w:rsidR="00F07EAF" w:rsidRPr="00195FB0">
        <w:t xml:space="preserve"> or the vaccination team (10.9%, n=5)</w:t>
      </w:r>
      <w:r w:rsidR="00483D43" w:rsidRPr="00195FB0">
        <w:t>;</w:t>
      </w:r>
      <w:r w:rsidR="00F07EAF" w:rsidRPr="00195FB0">
        <w:t xml:space="preserve"> managers le</w:t>
      </w:r>
      <w:r w:rsidR="4EFE8286" w:rsidRPr="00195FB0">
        <w:t>a</w:t>
      </w:r>
      <w:r w:rsidR="00F07EAF" w:rsidRPr="00195FB0">
        <w:t>d</w:t>
      </w:r>
      <w:r w:rsidR="7AF3D6AD" w:rsidRPr="00195FB0">
        <w:t>ing</w:t>
      </w:r>
      <w:r w:rsidR="00F07EAF" w:rsidRPr="00195FB0">
        <w:t xml:space="preserve"> by example and encouragement (6.</w:t>
      </w:r>
      <w:r w:rsidR="007314F2" w:rsidRPr="00195FB0">
        <w:t>5</w:t>
      </w:r>
      <w:r w:rsidR="00F07EAF" w:rsidRPr="00195FB0">
        <w:t>%, n=3)</w:t>
      </w:r>
      <w:r w:rsidR="00483D43" w:rsidRPr="00195FB0">
        <w:t>;</w:t>
      </w:r>
      <w:r w:rsidR="00F07EAF" w:rsidRPr="00195FB0">
        <w:t xml:space="preserve"> and </w:t>
      </w:r>
      <w:r w:rsidR="00483D43" w:rsidRPr="00195FB0">
        <w:t>reviewing</w:t>
      </w:r>
      <w:r w:rsidR="00F07EAF" w:rsidRPr="00195FB0">
        <w:t xml:space="preserve"> employment law to see whether vaccination </w:t>
      </w:r>
      <w:r w:rsidR="003A1C50" w:rsidRPr="00195FB0">
        <w:t xml:space="preserve">could </w:t>
      </w:r>
      <w:r w:rsidR="00F07EAF" w:rsidRPr="00195FB0">
        <w:t>be enforced (2.2%, n=1).</w:t>
      </w:r>
    </w:p>
    <w:p w14:paraId="33062315" w14:textId="46161661" w:rsidR="00F07EAF" w:rsidRPr="00195FB0" w:rsidRDefault="00F07EAF" w:rsidP="00F67715">
      <w:pPr>
        <w:spacing w:line="480" w:lineRule="auto"/>
        <w:jc w:val="both"/>
      </w:pPr>
      <w:r w:rsidRPr="00195FB0">
        <w:t xml:space="preserve">Twenty-six percent (n=12) of care home managers did not </w:t>
      </w:r>
      <w:r w:rsidR="00483D43" w:rsidRPr="00195FB0">
        <w:t xml:space="preserve">want </w:t>
      </w:r>
      <w:r w:rsidRPr="00195FB0">
        <w:t>assistance in reducing vaccine hesitancy. The rema</w:t>
      </w:r>
      <w:r w:rsidR="2B168D60" w:rsidRPr="00195FB0">
        <w:t>inder</w:t>
      </w:r>
      <w:r w:rsidRPr="00195FB0">
        <w:t xml:space="preserve"> </w:t>
      </w:r>
      <w:r w:rsidR="681FB46F" w:rsidRPr="00195FB0">
        <w:t>would have liked:</w:t>
      </w:r>
      <w:r w:rsidRPr="00195FB0">
        <w:t xml:space="preserve"> health professionals</w:t>
      </w:r>
      <w:r w:rsidR="001E1A67" w:rsidRPr="00195FB0">
        <w:t>’</w:t>
      </w:r>
      <w:r w:rsidR="00D0670E" w:rsidRPr="00195FB0">
        <w:t xml:space="preserve"> advice</w:t>
      </w:r>
      <w:r w:rsidRPr="00195FB0">
        <w:t xml:space="preserve"> (e.g. forums, one-on-one calls, weekly meetings) (15.2%, n=7)</w:t>
      </w:r>
      <w:r w:rsidR="0B7B1BC5" w:rsidRPr="00195FB0">
        <w:t>;</w:t>
      </w:r>
      <w:r w:rsidRPr="00195FB0">
        <w:t xml:space="preserve"> information about the vaccine</w:t>
      </w:r>
      <w:r w:rsidR="00783A9F" w:rsidRPr="00195FB0">
        <w:t>,</w:t>
      </w:r>
      <w:r w:rsidRPr="00195FB0">
        <w:t xml:space="preserve"> </w:t>
      </w:r>
      <w:r w:rsidR="69626363" w:rsidRPr="00195FB0">
        <w:t>including</w:t>
      </w:r>
      <w:r w:rsidRPr="00195FB0">
        <w:t xml:space="preserve"> expected side effects (10.9%, n=5)</w:t>
      </w:r>
      <w:r w:rsidR="4C484CE9" w:rsidRPr="00195FB0">
        <w:t>;</w:t>
      </w:r>
      <w:r w:rsidRPr="00195FB0">
        <w:t xml:space="preserve"> ‘myth-busting’ material</w:t>
      </w:r>
      <w:r w:rsidR="00483D43" w:rsidRPr="00195FB0">
        <w:t>,</w:t>
      </w:r>
      <w:r w:rsidRPr="00195FB0">
        <w:t xml:space="preserve"> especially about long-term fertility impact (</w:t>
      </w:r>
      <w:r w:rsidR="007314F2" w:rsidRPr="00195FB0">
        <w:t>6.5%, n=3)</w:t>
      </w:r>
      <w:r w:rsidR="25FEF5C0" w:rsidRPr="00195FB0">
        <w:t>;</w:t>
      </w:r>
      <w:r w:rsidR="007314F2" w:rsidRPr="00195FB0">
        <w:t xml:space="preserve"> repeat visits </w:t>
      </w:r>
      <w:r w:rsidR="10CF965D" w:rsidRPr="00195FB0">
        <w:t>by</w:t>
      </w:r>
      <w:r w:rsidR="007314F2" w:rsidRPr="00195FB0">
        <w:t xml:space="preserve"> the vaccination team (2.2%, n=1)</w:t>
      </w:r>
      <w:r w:rsidR="559E7269" w:rsidRPr="00195FB0">
        <w:t>;</w:t>
      </w:r>
      <w:r w:rsidR="007314F2" w:rsidRPr="00195FB0">
        <w:t xml:space="preserve"> a local awareness campaign (2.2%, n=1)</w:t>
      </w:r>
      <w:r w:rsidR="0DF57EC5" w:rsidRPr="00195FB0">
        <w:t>;</w:t>
      </w:r>
      <w:r w:rsidR="007314F2" w:rsidRPr="00195FB0">
        <w:t xml:space="preserve"> and mak</w:t>
      </w:r>
      <w:r w:rsidR="3AB77BC3" w:rsidRPr="00195FB0">
        <w:t>ing</w:t>
      </w:r>
      <w:r w:rsidR="007314F2" w:rsidRPr="00195FB0">
        <w:t xml:space="preserve"> vaccination compulsory for care home staff (2.2%, n=1).</w:t>
      </w:r>
    </w:p>
    <w:p w14:paraId="0BEFF198" w14:textId="37901190" w:rsidR="00781B29" w:rsidRPr="00195FB0" w:rsidRDefault="00781B29" w:rsidP="00F67715">
      <w:pPr>
        <w:spacing w:line="480" w:lineRule="auto"/>
        <w:jc w:val="both"/>
        <w:rPr>
          <w:b/>
          <w:bCs/>
          <w:color w:val="2A2A2A"/>
        </w:rPr>
      </w:pPr>
      <w:r w:rsidRPr="00195FB0">
        <w:rPr>
          <w:b/>
          <w:bCs/>
          <w:color w:val="2A2A2A"/>
        </w:rPr>
        <w:t>Discussion</w:t>
      </w:r>
    </w:p>
    <w:p w14:paraId="5BD5FCB5" w14:textId="25E13807" w:rsidR="00A10AB3" w:rsidRPr="00195FB0" w:rsidRDefault="00921C31" w:rsidP="00F67715">
      <w:pPr>
        <w:spacing w:line="480" w:lineRule="auto"/>
        <w:jc w:val="both"/>
      </w:pPr>
      <w:bookmarkStart w:id="15" w:name="_Hlk122095656"/>
      <w:r w:rsidRPr="00195FB0">
        <w:t>Our evaluation highlights that</w:t>
      </w:r>
      <w:r w:rsidR="00033EBB">
        <w:t xml:space="preserve"> care home managers’ report that</w:t>
      </w:r>
      <w:r w:rsidRPr="00195FB0">
        <w:t xml:space="preserve"> vaccine hesitancy and logistical challenges </w:t>
      </w:r>
      <w:r w:rsidR="00033EBB" w:rsidRPr="00195FB0">
        <w:t>are the</w:t>
      </w:r>
      <w:r w:rsidRPr="00195FB0">
        <w:t xml:space="preserve"> main reasons for reduced vaccine uptake amongst care home staff</w:t>
      </w:r>
      <w:r w:rsidR="00033EBB">
        <w:t xml:space="preserve"> in Liverpool</w:t>
      </w:r>
      <w:r w:rsidRPr="00195FB0">
        <w:t xml:space="preserve">. </w:t>
      </w:r>
      <w:bookmarkEnd w:id="15"/>
      <w:r w:rsidRPr="00195FB0">
        <w:t xml:space="preserve">Conspiracy theories about vaccines were not prevalent or widespread amongst this group of staff. </w:t>
      </w:r>
      <w:r w:rsidR="00695418" w:rsidRPr="00195FB0">
        <w:t>T</w:t>
      </w:r>
      <w:r w:rsidR="004D59BC" w:rsidRPr="00195FB0">
        <w:t>he reported vaccine uptake rate of 5</w:t>
      </w:r>
      <w:r w:rsidR="00DD1603">
        <w:t>2.6</w:t>
      </w:r>
      <w:r w:rsidR="004D59BC" w:rsidRPr="00195FB0">
        <w:t xml:space="preserve">% </w:t>
      </w:r>
      <w:r w:rsidR="00A36969" w:rsidRPr="00195FB0">
        <w:t xml:space="preserve">at the date of this survey </w:t>
      </w:r>
      <w:r w:rsidR="00AC5ABE" w:rsidRPr="00195FB0">
        <w:t xml:space="preserve">is </w:t>
      </w:r>
      <w:r w:rsidR="004D59BC" w:rsidRPr="00195FB0">
        <w:t xml:space="preserve">concerning. This is comparable to </w:t>
      </w:r>
      <w:r w:rsidR="00D0670E" w:rsidRPr="00195FB0">
        <w:t>COVID-19 vaccination in American care homes</w:t>
      </w:r>
      <w:r w:rsidR="00BD24F3" w:rsidRPr="00195FB0">
        <w:t xml:space="preserve"> </w:t>
      </w:r>
      <w:r w:rsidR="004D59BC" w:rsidRPr="00195FB0">
        <w:fldChar w:fldCharType="begin" w:fldLock="1"/>
      </w:r>
      <w:r w:rsidR="00ED5FC2">
        <w:instrText>ADDIN CSL_CITATION {"citationItems":[{"id":"ITEM-1","itemData":{"DOI":"10.15585/mmwr.mm7005e2","ISSN":"0149-2195","author":[{"dropping-particle":"","family":"Gharpure","given":"Radhika","non-dropping-particle":"","parse-names":false,"suffix":""},{"dropping-particle":"","family":"Guo","given":"Angela","non-dropping-particle":"","parse-names":false,"suffix":""},{"dropping-particle":"","family":"Bishnoi","given":"Courtney Krier","non-dropping-particle":"","parse-names":false,"suffix":""},{"dropping-particle":"","family":"Patel","given":"Urvi","non-dropping-particle":"","parse-names":false,"suffix":""},{"dropping-particle":"","family":"Gifford","given":"David","non-dropping-particle":"","parse-names":false,"suffix":""},{"dropping-particle":"","family":"Tippins","given":"Ashley","non-dropping-particle":"","parse-names":false,"suffix":""},{"dropping-particle":"","family":"Jaffe","given":"Aaron","non-dropping-particle":"","parse-names":false,"suffix":""},{"dropping-particle":"","family":"Shulman","given":"Evan","non-dropping-particle":"","parse-names":false,"suffix":""},{"dropping-particle":"","family":"Stone","given":"Nimalie","non-dropping-particle":"","parse-names":false,"suffix":""},{"dropping-particle":"","family":"Mungai","given":"Elisabeth","non-dropping-particle":"","parse-names":false,"suffix":""},{"dropping-particle":"","family":"Bagchi","given":"Suparna","non-dropping-particle":"","parse-names":false,"suffix":""},{"dropping-particle":"","family":"Bell","given":"Jeneita","non-dropping-particle":"","parse-names":false,"suffix":""},{"dropping-particle":"","family":"Srinivasan","given":"Arjun","non-dropping-particle":"","parse-names":false,"suffix":""},{"dropping-particle":"","family":"Patel","given":"Anita","non-dropping-particle":"","parse-names":false,"suffix":""},{"dropping-particle":"","family":"Link-Gelles","given":"Ruth","non-dropping-particle":"","parse-names":false,"suffix":""}],"container-title":"MMWR. Morbidity and Mortality Weekly Report","id":"ITEM-1","issue":"5","issued":{"date-parts":[["2021"]]},"page":"178-182","title":"Early COVID-19 First-Dose Vaccination Coverage Among Residents and Staff Members of Skilled Nursing Facilities Participating in the Pharmacy Partnership for Long-Term Care Program — United States, December 2020–January 2021","type":"article-journal","volume":"70"},"uris":["http://www.mendeley.com/documents/?uuid=a14831ae-9558-40b4-825b-15bb770a9dea"]}],"mendeley":{"formattedCitation":"[15]","plainTextFormattedCitation":"[15]","previouslyFormattedCitation":"[15]"},"properties":{"noteIndex":0},"schema":"https://github.com/citation-style-language/schema/raw/master/csl-citation.json"}</w:instrText>
      </w:r>
      <w:r w:rsidR="004D59BC" w:rsidRPr="00195FB0">
        <w:fldChar w:fldCharType="separate"/>
      </w:r>
      <w:r w:rsidR="00E959D0" w:rsidRPr="00E959D0">
        <w:rPr>
          <w:noProof/>
        </w:rPr>
        <w:t>[15]</w:t>
      </w:r>
      <w:r w:rsidR="004D59BC" w:rsidRPr="00195FB0">
        <w:fldChar w:fldCharType="end"/>
      </w:r>
      <w:r w:rsidR="00BD24F3" w:rsidRPr="00195FB0">
        <w:t>.</w:t>
      </w:r>
      <w:r w:rsidR="004D59BC" w:rsidRPr="00195FB0">
        <w:t xml:space="preserve"> </w:t>
      </w:r>
    </w:p>
    <w:p w14:paraId="1A0367E9" w14:textId="031A2A1F" w:rsidR="00391961" w:rsidRPr="00195FB0" w:rsidRDefault="00C620BF" w:rsidP="00F67715">
      <w:pPr>
        <w:spacing w:line="480" w:lineRule="auto"/>
        <w:jc w:val="both"/>
      </w:pPr>
      <w:r w:rsidRPr="00195FB0">
        <w:rPr>
          <w:rFonts w:cstheme="minorHAnsi"/>
        </w:rPr>
        <w:t xml:space="preserve">The social care workforce is predominately female (82%, compared to 47% in the economically active population), and with a higher proportion of </w:t>
      </w:r>
      <w:r w:rsidR="00D257CF">
        <w:rPr>
          <w:rFonts w:cstheme="minorHAnsi"/>
        </w:rPr>
        <w:t>Black, Asian and minority ethnic</w:t>
      </w:r>
      <w:r w:rsidR="00E965D4">
        <w:rPr>
          <w:rFonts w:cstheme="minorHAnsi"/>
        </w:rPr>
        <w:t xml:space="preserve"> (BAME</w:t>
      </w:r>
      <w:r w:rsidR="00D257CF">
        <w:rPr>
          <w:rFonts w:cstheme="minorHAnsi"/>
        </w:rPr>
        <w:t>)</w:t>
      </w:r>
      <w:r w:rsidRPr="00195FB0">
        <w:rPr>
          <w:rFonts w:cstheme="minorHAnsi"/>
        </w:rPr>
        <w:t xml:space="preserve"> individuals (21% vs 14% in England) </w:t>
      </w:r>
      <w:r w:rsidRPr="00195FB0">
        <w:rPr>
          <w:rFonts w:cstheme="minorHAnsi"/>
        </w:rPr>
        <w:fldChar w:fldCharType="begin" w:fldLock="1"/>
      </w:r>
      <w:r w:rsidR="002833A6">
        <w:rPr>
          <w:rFonts w:cstheme="minorHAnsi"/>
        </w:rPr>
        <w:instrText>ADDIN CSL_CITATION {"citationItems":[{"id":"ITEM-1","itemData":{"abstract":"Using data from the National Minimum Data Set for Social Care (NMDS-SC), this report provides information about the adult social care sector including; its size and shape, employment information, recruitment and retention issues, workforce demographics, pay, qualification rates and future workforce forecasts. It also looks at the specialist job roles of registered managers, nurses and social workers. It reports that there was an estimated at 1.58 million adult social care jobs in England at 2016, an estimated increase of around 1.5 per cent between 2015 and 2016. Over three quarters of jobs in adult social care were with independent sector employers, 7 per cent were in local authorities and 9 percent working for direct payments recipients. Turnover rate of directly employed staff working in the adult social care sector is estimated at 27.8 per cent, with a large proportion of staff turnover the result of people leaving the sector soon after joining. The report also high and the sector also has difficulties in retaining younger workers.","author":[{"dropping-particle":"","family":"Skills for Care","given":"","non-dropping-particle":"","parse-names":false,"suffix":""}],"container-title":"Skills for Care","id":"ITEM-1","issue":"September","issued":{"date-parts":[["2019"]]},"page":"2019","title":"The state of the adult social care sector and workforce in England","type":"article-journal"},"uris":["http://www.mendeley.com/documents/?uuid=5e263833-460e-43c4-a264-52110c51d2cd"]}],"mendeley":{"formattedCitation":"[19]","plainTextFormattedCitation":"[19]","previouslyFormattedCitation":"[19]"},"properties":{"noteIndex":0},"schema":"https://github.com/citation-style-language/schema/raw/master/csl-citation.json"}</w:instrText>
      </w:r>
      <w:r w:rsidRPr="00195FB0">
        <w:rPr>
          <w:rFonts w:cstheme="minorHAnsi"/>
        </w:rPr>
        <w:fldChar w:fldCharType="separate"/>
      </w:r>
      <w:r w:rsidR="002833A6" w:rsidRPr="002833A6">
        <w:rPr>
          <w:rFonts w:cstheme="minorHAnsi"/>
          <w:noProof/>
        </w:rPr>
        <w:t>[19]</w:t>
      </w:r>
      <w:r w:rsidRPr="00195FB0">
        <w:rPr>
          <w:rFonts w:cstheme="minorHAnsi"/>
        </w:rPr>
        <w:fldChar w:fldCharType="end"/>
      </w:r>
      <w:r w:rsidRPr="00195FB0">
        <w:rPr>
          <w:rFonts w:cstheme="minorHAnsi"/>
        </w:rPr>
        <w:t xml:space="preserve">. </w:t>
      </w:r>
      <w:r w:rsidR="00921C31" w:rsidRPr="00195FB0">
        <w:rPr>
          <w:rFonts w:cstheme="minorHAnsi"/>
        </w:rPr>
        <w:t>This is a</w:t>
      </w:r>
      <w:r w:rsidR="001E1A67" w:rsidRPr="00195FB0">
        <w:rPr>
          <w:rFonts w:cstheme="minorHAnsi"/>
        </w:rPr>
        <w:t xml:space="preserve"> similar</w:t>
      </w:r>
      <w:r w:rsidRPr="00195FB0">
        <w:rPr>
          <w:rFonts w:cstheme="minorHAnsi"/>
        </w:rPr>
        <w:t xml:space="preserve"> demographic</w:t>
      </w:r>
      <w:r w:rsidR="001E1A67" w:rsidRPr="00195FB0">
        <w:rPr>
          <w:rFonts w:cstheme="minorHAnsi"/>
        </w:rPr>
        <w:t xml:space="preserve"> to the </w:t>
      </w:r>
      <w:r w:rsidR="00921C31" w:rsidRPr="00195FB0">
        <w:rPr>
          <w:rFonts w:cstheme="minorHAnsi"/>
        </w:rPr>
        <w:t xml:space="preserve">parts of the </w:t>
      </w:r>
      <w:r w:rsidR="001E1A67" w:rsidRPr="00195FB0">
        <w:rPr>
          <w:rFonts w:cstheme="minorHAnsi"/>
        </w:rPr>
        <w:t>general population</w:t>
      </w:r>
      <w:r w:rsidRPr="00195FB0">
        <w:rPr>
          <w:rFonts w:cstheme="minorHAnsi"/>
        </w:rPr>
        <w:t xml:space="preserve"> </w:t>
      </w:r>
      <w:r w:rsidR="00D0670E" w:rsidRPr="00195FB0">
        <w:rPr>
          <w:rFonts w:cstheme="minorHAnsi"/>
        </w:rPr>
        <w:t xml:space="preserve">with </w:t>
      </w:r>
      <w:r w:rsidRPr="00195FB0">
        <w:rPr>
          <w:rFonts w:cstheme="minorHAnsi"/>
        </w:rPr>
        <w:t>high levels of COVID-19 vaccine hesitancy</w:t>
      </w:r>
      <w:r w:rsidR="002833A6">
        <w:rPr>
          <w:rFonts w:cstheme="minorHAnsi"/>
        </w:rPr>
        <w:t xml:space="preserve"> </w:t>
      </w:r>
      <w:r w:rsidR="002833A6">
        <w:rPr>
          <w:rFonts w:cstheme="minorHAnsi"/>
        </w:rPr>
        <w:fldChar w:fldCharType="begin" w:fldLock="1"/>
      </w:r>
      <w:r w:rsidR="002833A6">
        <w:rPr>
          <w:rFonts w:cstheme="minorHAnsi"/>
        </w:rPr>
        <w:instrText>ADDIN CSL_CITATION {"citationItems":[{"id":"ITEM-1","itemData":{"DOI":"10.1016/j.gerinurse.2022.04.011","ISSN":"01974572","author":[{"dropping-particle":"","family":"Niznik","given":"Joshua D.","non-dropping-particle":"","parse-names":false,"suffix":""},{"dropping-particle":"","family":"Berry","given":"Sarah D.","non-dropping-particle":"","parse-names":false,"suffix":""},{"dropping-particle":"","family":"Syme","given":"Maggie","non-dropping-particle":"","parse-names":false,"suffix":""},{"dropping-particle":"","family":"Kelley","given":"Casey J.","non-dropping-particle":"","parse-names":false,"suffix":""},{"dropping-particle":"","family":"Hanson","given":"Laura C.","non-dropping-particle":"","parse-names":false,"suffix":""},{"dropping-particle":"","family":"Harrison","given":"Jill","non-dropping-particle":"","parse-names":false,"suffix":""}],"container-title":"Geriatric Nursing","id":"ITEM-1","issued":{"date-parts":[["2022","5"]]},"page":"169-173","title":"Addressing hesitancy to COVID-19 vaccines in healthcare assistants","type":"article-journal","volume":"45"},"uris":["http://www.mendeley.com/documents/?uuid=0393bbbd-7d45-4db4-8269-b9e56effd8d2"]},{"id":"ITEM-2","itemData":{"DOI":"10.1038/s41467-020-20226-9","ISSN":"20411723","PMID":"33397962","abstract":"Identifying and understanding COVID-19 vaccine hesitancy within distinct populations may aid future public health messaging. Using nationally representative data from the general adult populations of Ireland (N = 1041) and the United Kingdom (UK; N = 2025), we found that vaccine hesitancy/resistance was evident for 35% and 31% of these populations respectively. Vaccine hesitant/resistant respondents in Ireland and the UK differed on a number of sociodemographic and health-related variables but were similar across a broad array of psychological constructs. In both populations, those resistant to a COVID-19 vaccine were less likely to obtain information about the pandemic from traditional and authoritative sources and had similar levels of mistrust in these sources compared to vaccine accepting respondents. Given the geographical proximity and socio-economic similarity of the populations studied, it is not possible to generalize findings to other populations, however, the methodology employed here may be useful to those wishing to understand COVID-19 vaccine hesitancy elsewhere.","author":[{"dropping-particle":"","family":"Murphy","given":"Jamie","non-dropping-particle":"","parse-names":false,"suffix":""},{"dropping-particle":"","family":"Vallières","given":"Frédérique","non-dropping-particle":"","parse-names":false,"suffix":""},{"dropping-particle":"","family":"Bentall","given":"Richard P.","non-dropping-particle":"","parse-names":false,"suffix":""},{"dropping-particle":"","family":"Shevlin","given":"Mark","non-dropping-particle":"","parse-names":false,"suffix":""},{"dropping-particle":"","family":"McBride","given":"Orla","non-dropping-particle":"","parse-names":false,"suffix":""},{"dropping-particle":"","family":"Hartman","given":"Todd K.","non-dropping-particle":"","parse-names":false,"suffix":""},{"dropping-particle":"","family":"McKay","given":"Ryan","non-dropping-particle":"","parse-names":false,"suffix":""},{"dropping-particle":"","family":"Bennett","given":"Kate","non-dropping-particle":"","parse-names":false,"suffix":""},{"dropping-particle":"","family":"Mason","given":"Liam","non-dropping-particle":"","parse-names":false,"suffix":""},{"dropping-particle":"","family":"Gibson-Miller","given":"Jilly","non-dropping-particle":"","parse-names":false,"suffix":""},{"dropping-particle":"","family":"Levita","given":"Liat","non-dropping-particle":"","parse-names":false,"suffix":""},{"dropping-particle":"","family":"Martinez","given":"Anton P.","non-dropping-particle":"","parse-names":false,"suffix":""},{"dropping-particle":"","family":"Stocks","given":"Thomas V.A.","non-dropping-particle":"","parse-names":false,"suffix":""},{"dropping-particle":"","family":"Karatzias","given":"Thanos","non-dropping-particle":"","parse-names":false,"suffix":""},{"dropping-particle":"","family":"Hyland","given":"Philip","non-dropping-particle":"","parse-names":false,"suffix":""}],"container-title":"Nature Communications","id":"ITEM-2","issue":"1","issued":{"date-parts":[["2021"]]},"page":"1-15","publisher":"Springer US","title":"Psychological characteristics associated with COVID-19 vaccine hesitancy and resistance in Ireland and the United Kingdom","type":"article-journal","volume":"12"},"uris":["http://www.mendeley.com/documents/?uuid=b2ee2faf-014e-449f-9b4a-a0bc941d47db"]},{"id":"ITEM-3","itemData":{"DOI":"10.1017/S0033291720005188","ISBN":"0033291720005","ISSN":"14698978","PMID":"33305716","abstract":"Background Our aim was to estimate provisional willingness to receive a coronavirus 2019 (COVID-19) vaccine, identify predictive socio-demographic factors, and, principally, determine potential causes in order to guide information provision. Methods A non-probability online survey was conducted (24th September-17th October 2020) with 5,114 UK adults, quota sampled to match the population for age, gender, ethnicity, income, and region. The Oxford COVID-19 vaccine hesitancy scale assessed intent to take an approved vaccine. Structural equation modelling estimated explanatory factor relationships. Results 71.7% (n=3,667) were willing to be vaccinated, 16.6% (n=849) were very unsure, and 11.7% (n=598) were strongly hesitant. An excellent model fit (RMSEA=0.05/CFI=0.97/TLI=0.97), explaining 86% of variance in hesitancy, was provided by beliefs about the collective importance, efficacy, side-effects, and speed of development of a COVID-19 vaccine. A second model, with reasonable fit (RMSEA=0.03/CFI=0.93/TLI=0.92), explaining 32% of variance, highlighted two higher-order explanatory factors: 'excessive mistrust' (r=0.51), including conspiracy beliefs, negative views of doctors, and need for chaos, and 'positive healthcare experiences' (r=-0.48), including supportive doctor interactions and good NHS care. Hesitancy was associated with younger age, female gender, lower income, and ethnicity, but socio-demographic information explained little variance (9.8%). Hesitancy was associated with lower adherence to social distancing guidelines. Conclusions COVID-19 vaccine hesitancy is relatively evenly spread across the population. Willingness to take a vaccine is closely bound to recognition of the collective importance. Vaccine public information that highlights prosocial benefits may be especially effective. Factors such as conspiracy beliefs that foster mistrust and erode social cohesion will lower vaccine up-take.","author":[{"dropping-particle":"","family":"Freeman","given":"Daniel","non-dropping-particle":"","parse-names":false,"suffix":""},{"dropping-particle":"","family":"Loe","given":"Bao S.","non-dropping-particle":"","parse-names":false,"suffix":""},{"dropping-particle":"","family":"Chadwick","given":"Andrew","non-dropping-particle":"","parse-names":false,"suffix":""},{"dropping-particle":"","family":"Vaccari","given":"Cristian","non-dropping-particle":"","parse-names":false,"suffix":""},{"dropping-particle":"","family":"Waite","given":"Felicity","non-dropping-particle":"","parse-names":false,"suffix":""},{"dropping-particle":"","family":"Rosebrock","given":"Laina","non-dropping-particle":"","parse-names":false,"suffix":""},{"dropping-particle":"","family":"Jenner","given":"Lucy","non-dropping-particle":"","parse-names":false,"suffix":""},{"dropping-particle":"","family":"Petit","given":"Ariane","non-dropping-particle":"","parse-names":false,"suffix":""},{"dropping-particle":"","family":"Lewandowsky","given":"Stephan","non-dropping-particle":"","parse-names":false,"suffix":""},{"dropping-particle":"","family":"Vanderslott","given":"Samantha","non-dropping-particle":"","parse-names":false,"suffix":""},{"dropping-particle":"","family":"Innocenti","given":"Stefania","non-dropping-particle":"","parse-names":false,"suffix":""},{"dropping-particle":"","family":"Larkin","given":"Michael","non-dropping-particle":"","parse-names":false,"suffix":""},{"dropping-particle":"","family":"Giubilini","given":"Alberto","non-dropping-particle":"","parse-names":false,"suffix":""},{"dropping-particle":"","family":"Yu","given":"Ly Mee","non-dropping-particle":"","parse-names":false,"suffix":""},{"dropping-particle":"","family":"McShane","given":"Helen","non-dropping-particle":"","parse-names":false,"suffix":""},{"dropping-particle":"","family":"Pollard","given":"Andrew J.","non-dropping-particle":"","parse-names":false,"suffix":""},{"dropping-particle":"","family":"Lambe","given":"Sinéad","non-dropping-particle":"","parse-names":false,"suffix":""}],"container-title":"Psychological Medicine","id":"ITEM-3","issued":{"date-parts":[["2021"]]},"title":"COVID-19 vaccine hesitancy in the UK: The Oxford coronavirus explanations, attitudes, and narratives survey (Oceans) II","type":"article-journal"},"uris":["http://www.mendeley.com/documents/?uuid=a24aad9e-82e6-4d8d-85a6-a2a2912bf924"]},{"id":"ITEM-4","itemData":{"author":[{"dropping-particle":"","family":"Dickerson","given":"Josie","non-dropping-particle":"","parse-names":false,"suffix":""},{"dropping-particle":"","family":"Lockyer","given":"Bridget","non-dropping-particle":"","parse-names":false,"suffix":""},{"dropping-particle":"","family":"Moss","given":"Rachael H","non-dropping-particle":"","parse-names":false,"suffix":""},{"dropping-particle":"","family":"Endacott","given":"Charlotte","non-dropping-particle":"","parse-names":false,"suffix":""},{"dropping-particle":"","family":"Kelly","given":"Brian","non-dropping-particle":"","parse-names":false,"suffix":""},{"dropping-particle":"","family":"Bridges","given":"Sally","non-dropping-particle":"","parse-names":false,"suffix":""},{"dropping-particle":"","family":"Crossley","given":"Kirsty L","non-dropping-particle":"","parse-names":false,"suffix":""},{"dropping-particle":"","family":"Bryant","given":"Maria","non-dropping-particle":"","parse-names":false,"suffix":""},{"dropping-particle":"","family":"Sheldon","given":"Trevor A","non-dropping-particle":"","parse-names":false,"suffix":""},{"dropping-particle":"","family":"Wright","given":"John","non-dropping-particle":"","parse-names":false,"suffix":""},{"dropping-particle":"","family":"Pickett","given":"Kate E","non-dropping-particle":"","parse-names":false,"suffix":""},{"dropping-particle":"","family":"Mceachan","given":"Rosemary R C","non-dropping-particle":"","parse-names":false,"suffix":""}],"id":"ITEM-4","issued":{"date-parts":[["2021"]]},"title":"COVID-19 vaccine hesitancy in an ethnically diverse community : descriptive findings from the Born in Bradford study [ version 1 ; peer review : awaiting peer review ]","type":"article-journal"},"uris":["http://www.mendeley.com/documents/?uuid=17f819c1-15db-44a3-a44d-81197c9c0ad7"]}],"mendeley":{"formattedCitation":"[18,20,21,22]","plainTextFormattedCitation":"[18,20,21,22]","previouslyFormattedCitation":"[18,20,21,22]"},"properties":{"noteIndex":0},"schema":"https://github.com/citation-style-language/schema/raw/master/csl-citation.json"}</w:instrText>
      </w:r>
      <w:r w:rsidR="002833A6">
        <w:rPr>
          <w:rFonts w:cstheme="minorHAnsi"/>
        </w:rPr>
        <w:fldChar w:fldCharType="separate"/>
      </w:r>
      <w:r w:rsidR="002833A6" w:rsidRPr="002833A6">
        <w:rPr>
          <w:rFonts w:cstheme="minorHAnsi"/>
          <w:noProof/>
        </w:rPr>
        <w:t>[18,20,21,22]</w:t>
      </w:r>
      <w:r w:rsidR="002833A6">
        <w:rPr>
          <w:rFonts w:cstheme="minorHAnsi"/>
        </w:rPr>
        <w:fldChar w:fldCharType="end"/>
      </w:r>
      <w:r w:rsidR="002833A6">
        <w:rPr>
          <w:rFonts w:cstheme="minorHAnsi"/>
        </w:rPr>
        <w:t>.</w:t>
      </w:r>
      <w:r w:rsidR="00641631">
        <w:rPr>
          <w:rFonts w:cstheme="minorHAnsi"/>
        </w:rPr>
        <w:t xml:space="preserve"> </w:t>
      </w:r>
      <w:r w:rsidR="008236C8" w:rsidRPr="00195FB0">
        <w:t>Concerns</w:t>
      </w:r>
      <w:r w:rsidR="00A10AB3" w:rsidRPr="00195FB0">
        <w:t xml:space="preserve"> about the lack of </w:t>
      </w:r>
      <w:r w:rsidR="009637AA" w:rsidRPr="00195FB0">
        <w:t xml:space="preserve">adequate research into </w:t>
      </w:r>
      <w:r w:rsidR="00A10AB3" w:rsidRPr="00195FB0">
        <w:t xml:space="preserve">vaccine </w:t>
      </w:r>
      <w:r w:rsidR="009637AA" w:rsidRPr="00195FB0">
        <w:t>safety</w:t>
      </w:r>
      <w:r w:rsidR="00A10AB3" w:rsidRPr="00195FB0">
        <w:t xml:space="preserve"> w</w:t>
      </w:r>
      <w:r w:rsidR="008236C8" w:rsidRPr="00195FB0">
        <w:t>ere</w:t>
      </w:r>
      <w:r w:rsidR="00A10AB3" w:rsidRPr="00195FB0">
        <w:t xml:space="preserve"> </w:t>
      </w:r>
      <w:r w:rsidR="006340B8" w:rsidRPr="00195FB0">
        <w:t>widespread and</w:t>
      </w:r>
      <w:r w:rsidR="00A10AB3" w:rsidRPr="00195FB0">
        <w:t xml:space="preserve"> </w:t>
      </w:r>
      <w:r w:rsidR="009E723A" w:rsidRPr="00195FB0">
        <w:t>w</w:t>
      </w:r>
      <w:r w:rsidR="004E55C7" w:rsidRPr="00195FB0">
        <w:t>ere</w:t>
      </w:r>
      <w:r w:rsidR="009E723A" w:rsidRPr="00195FB0">
        <w:t xml:space="preserve"> </w:t>
      </w:r>
      <w:r w:rsidR="00A10AB3" w:rsidRPr="00195FB0">
        <w:t xml:space="preserve">the most </w:t>
      </w:r>
      <w:r w:rsidR="008236C8" w:rsidRPr="00195FB0">
        <w:t xml:space="preserve">prevalent </w:t>
      </w:r>
      <w:r w:rsidR="00A10AB3" w:rsidRPr="00195FB0">
        <w:t xml:space="preserve">reason for </w:t>
      </w:r>
      <w:r w:rsidR="00921C31" w:rsidRPr="00195FB0">
        <w:t>non-vaccination</w:t>
      </w:r>
      <w:r w:rsidR="00A10AB3" w:rsidRPr="00195FB0">
        <w:t>.</w:t>
      </w:r>
      <w:r w:rsidRPr="00195FB0">
        <w:t xml:space="preserve"> Th</w:t>
      </w:r>
      <w:r w:rsidR="00161EA2" w:rsidRPr="00195FB0">
        <w:t xml:space="preserve">ese </w:t>
      </w:r>
      <w:r w:rsidR="00161EA2" w:rsidRPr="00195FB0">
        <w:lastRenderedPageBreak/>
        <w:t xml:space="preserve">mirror </w:t>
      </w:r>
      <w:r w:rsidR="001E1A67" w:rsidRPr="00195FB0">
        <w:t>concerns of</w:t>
      </w:r>
      <w:r w:rsidR="00161EA2" w:rsidRPr="00195FB0">
        <w:t xml:space="preserve"> the </w:t>
      </w:r>
      <w:r w:rsidRPr="00195FB0">
        <w:t xml:space="preserve">general population </w:t>
      </w:r>
      <w:r w:rsidRPr="00195FB0">
        <w:rPr>
          <w:rFonts w:cstheme="minorHAnsi"/>
        </w:rPr>
        <w:fldChar w:fldCharType="begin" w:fldLock="1"/>
      </w:r>
      <w:r w:rsidR="002833A6">
        <w:rPr>
          <w:rFonts w:cstheme="minorHAnsi"/>
        </w:rPr>
        <w:instrText>ADDIN CSL_CITATION {"citationItems":[{"id":"ITEM-1","itemData":{"DOI":"10.1038/s41467-020-20226-9","ISSN":"20411723","PMID":"33397962","abstract":"Identifying and understanding COVID-19 vaccine hesitancy within distinct populations may aid future public health messaging. Using nationally representative data from the general adult populations of Ireland (N = 1041) and the United Kingdom (UK; N = 2025), we found that vaccine hesitancy/resistance was evident for 35% and 31% of these populations respectively. Vaccine hesitant/resistant respondents in Ireland and the UK differed on a number of sociodemographic and health-related variables but were similar across a broad array of psychological constructs. In both populations, those resistant to a COVID-19 vaccine were less likely to obtain information about the pandemic from traditional and authoritative sources and had similar levels of mistrust in these sources compared to vaccine accepting respondents. Given the geographical proximity and socio-economic similarity of the populations studied, it is not possible to generalize findings to other populations, however, the methodology employed here may be useful to those wishing to understand COVID-19 vaccine hesitancy elsewhere.","author":[{"dropping-particle":"","family":"Murphy","given":"Jamie","non-dropping-particle":"","parse-names":false,"suffix":""},{"dropping-particle":"","family":"Vallières","given":"Frédérique","non-dropping-particle":"","parse-names":false,"suffix":""},{"dropping-particle":"","family":"Bentall","given":"Richard P.","non-dropping-particle":"","parse-names":false,"suffix":""},{"dropping-particle":"","family":"Shevlin","given":"Mark","non-dropping-particle":"","parse-names":false,"suffix":""},{"dropping-particle":"","family":"McBride","given":"Orla","non-dropping-particle":"","parse-names":false,"suffix":""},{"dropping-particle":"","family":"Hartman","given":"Todd K.","non-dropping-particle":"","parse-names":false,"suffix":""},{"dropping-particle":"","family":"McKay","given":"Ryan","non-dropping-particle":"","parse-names":false,"suffix":""},{"dropping-particle":"","family":"Bennett","given":"Kate","non-dropping-particle":"","parse-names":false,"suffix":""},{"dropping-particle":"","family":"Mason","given":"Liam","non-dropping-particle":"","parse-names":false,"suffix":""},{"dropping-particle":"","family":"Gibson-Miller","given":"Jilly","non-dropping-particle":"","parse-names":false,"suffix":""},{"dropping-particle":"","family":"Levita","given":"Liat","non-dropping-particle":"","parse-names":false,"suffix":""},{"dropping-particle":"","family":"Martinez","given":"Anton P.","non-dropping-particle":"","parse-names":false,"suffix":""},{"dropping-particle":"","family":"Stocks","given":"Thomas V.A.","non-dropping-particle":"","parse-names":false,"suffix":""},{"dropping-particle":"","family":"Karatzias","given":"Thanos","non-dropping-particle":"","parse-names":false,"suffix":""},{"dropping-particle":"","family":"Hyland","given":"Philip","non-dropping-particle":"","parse-names":false,"suffix":""}],"container-title":"Nature Communications","id":"ITEM-1","issue":"1","issued":{"date-parts":[["2021"]]},"page":"1-15","publisher":"Springer US","title":"Psychological characteristics associated with COVID-19 vaccine hesitancy and resistance in Ireland and the United Kingdom","type":"article-journal","volume":"12"},"uris":["http://www.mendeley.com/documents/?uuid=b2ee2faf-014e-449f-9b4a-a0bc941d47db"]},{"id":"ITEM-2","itemData":{"DOI":"10.1017/S0033291720005188","ISBN":"0033291720005","ISSN":"14698978","PMID":"33305716","abstract":"Background Our aim was to estimate provisional willingness to receive a coronavirus 2019 (COVID-19) vaccine, identify predictive socio-demographic factors, and, principally, determine potential causes in order to guide information provision. Methods A non-probability online survey was conducted (24th September-17th October 2020) with 5,114 UK adults, quota sampled to match the population for age, gender, ethnicity, income, and region. The Oxford COVID-19 vaccine hesitancy scale assessed intent to take an approved vaccine. Structural equation modelling estimated explanatory factor relationships. Results 71.7% (n=3,667) were willing to be vaccinated, 16.6% (n=849) were very unsure, and 11.7% (n=598) were strongly hesitant. An excellent model fit (RMSEA=0.05/CFI=0.97/TLI=0.97), explaining 86% of variance in hesitancy, was provided by beliefs about the collective importance, efficacy, side-effects, and speed of development of a COVID-19 vaccine. A second model, with reasonable fit (RMSEA=0.03/CFI=0.93/TLI=0.92), explaining 32% of variance, highlighted two higher-order explanatory factors: 'excessive mistrust' (r=0.51), including conspiracy beliefs, negative views of doctors, and need for chaos, and 'positive healthcare experiences' (r=-0.48), including supportive doctor interactions and good NHS care. Hesitancy was associated with younger age, female gender, lower income, and ethnicity, but socio-demographic information explained little variance (9.8%). Hesitancy was associated with lower adherence to social distancing guidelines. Conclusions COVID-19 vaccine hesitancy is relatively evenly spread across the population. Willingness to take a vaccine is closely bound to recognition of the collective importance. Vaccine public information that highlights prosocial benefits may be especially effective. Factors such as conspiracy beliefs that foster mistrust and erode social cohesion will lower vaccine up-take.","author":[{"dropping-particle":"","family":"Freeman","given":"Daniel","non-dropping-particle":"","parse-names":false,"suffix":""},{"dropping-particle":"","family":"Loe","given":"Bao S.","non-dropping-particle":"","parse-names":false,"suffix":""},{"dropping-particle":"","family":"Chadwick","given":"Andrew","non-dropping-particle":"","parse-names":false,"suffix":""},{"dropping-particle":"","family":"Vaccari","given":"Cristian","non-dropping-particle":"","parse-names":false,"suffix":""},{"dropping-particle":"","family":"Waite","given":"Felicity","non-dropping-particle":"","parse-names":false,"suffix":""},{"dropping-particle":"","family":"Rosebrock","given":"Laina","non-dropping-particle":"","parse-names":false,"suffix":""},{"dropping-particle":"","family":"Jenner","given":"Lucy","non-dropping-particle":"","parse-names":false,"suffix":""},{"dropping-particle":"","family":"Petit","given":"Ariane","non-dropping-particle":"","parse-names":false,"suffix":""},{"dropping-particle":"","family":"Lewandowsky","given":"Stephan","non-dropping-particle":"","parse-names":false,"suffix":""},{"dropping-particle":"","family":"Vanderslott","given":"Samantha","non-dropping-particle":"","parse-names":false,"suffix":""},{"dropping-particle":"","family":"Innocenti","given":"Stefania","non-dropping-particle":"","parse-names":false,"suffix":""},{"dropping-particle":"","family":"Larkin","given":"Michael","non-dropping-particle":"","parse-names":false,"suffix":""},{"dropping-particle":"","family":"Giubilini","given":"Alberto","non-dropping-particle":"","parse-names":false,"suffix":""},{"dropping-particle":"","family":"Yu","given":"Ly Mee","non-dropping-particle":"","parse-names":false,"suffix":""},{"dropping-particle":"","family":"McShane","given":"Helen","non-dropping-particle":"","parse-names":false,"suffix":""},{"dropping-particle":"","family":"Pollard","given":"Andrew J.","non-dropping-particle":"","parse-names":false,"suffix":""},{"dropping-particle":"","family":"Lambe","given":"Sinéad","non-dropping-particle":"","parse-names":false,"suffix":""}],"container-title":"Psychological Medicine","id":"ITEM-2","issued":{"date-parts":[["2021"]]},"title":"COVID-19 vaccine hesitancy in the UK: The Oxford coronavirus explanations, attitudes, and narratives survey (Oceans) II","type":"article-journal"},"uris":["http://www.mendeley.com/documents/?uuid=a24aad9e-82e6-4d8d-85a6-a2a2912bf924"]},{"id":"ITEM-3","itemData":{"author":[{"dropping-particle":"","family":"Dickerson","given":"Josie","non-dropping-particle":"","parse-names":false,"suffix":""},{"dropping-particle":"","family":"Lockyer","given":"Bridget","non-dropping-particle":"","parse-names":false,"suffix":""},{"dropping-particle":"","family":"Moss","given":"Rachael H","non-dropping-particle":"","parse-names":false,"suffix":""},{"dropping-particle":"","family":"Endacott","given":"Charlotte","non-dropping-particle":"","parse-names":false,"suffix":""},{"dropping-particle":"","family":"Kelly","given":"Brian","non-dropping-particle":"","parse-names":false,"suffix":""},{"dropping-particle":"","family":"Bridges","given":"Sally","non-dropping-particle":"","parse-names":false,"suffix":""},{"dropping-particle":"","family":"Crossley","given":"Kirsty L","non-dropping-particle":"","parse-names":false,"suffix":""},{"dropping-particle":"","family":"Bryant","given":"Maria","non-dropping-particle":"","parse-names":false,"suffix":""},{"dropping-particle":"","family":"Sheldon","given":"Trevor A","non-dropping-particle":"","parse-names":false,"suffix":""},{"dropping-particle":"","family":"Wright","given":"John","non-dropping-particle":"","parse-names":false,"suffix":""},{"dropping-particle":"","family":"Pickett","given":"Kate E","non-dropping-particle":"","parse-names":false,"suffix":""},{"dropping-particle":"","family":"Mceachan","given":"Rosemary R C","non-dropping-particle":"","parse-names":false,"suffix":""}],"id":"ITEM-3","issued":{"date-parts":[["2021"]]},"title":"COVID-19 vaccine hesitancy in an ethnically diverse community : descriptive findings from the Born in Bradford study [ version 1 ; peer review : awaiting peer review ]","type":"article-journal"},"uris":["http://www.mendeley.com/documents/?uuid=17f819c1-15db-44a3-a44d-81197c9c0ad7"]}],"mendeley":{"formattedCitation":"[20,21,22]","plainTextFormattedCitation":"[20,21,22]","previouslyFormattedCitation":"[20,21,22]"},"properties":{"noteIndex":0},"schema":"https://github.com/citation-style-language/schema/raw/master/csl-citation.json"}</w:instrText>
      </w:r>
      <w:r w:rsidRPr="00195FB0">
        <w:rPr>
          <w:rFonts w:cstheme="minorHAnsi"/>
        </w:rPr>
        <w:fldChar w:fldCharType="separate"/>
      </w:r>
      <w:r w:rsidR="002833A6" w:rsidRPr="002833A6">
        <w:rPr>
          <w:rFonts w:cstheme="minorHAnsi"/>
          <w:noProof/>
        </w:rPr>
        <w:t>[20,21,22]</w:t>
      </w:r>
      <w:r w:rsidRPr="00195FB0">
        <w:rPr>
          <w:rFonts w:cstheme="minorHAnsi"/>
        </w:rPr>
        <w:fldChar w:fldCharType="end"/>
      </w:r>
      <w:r w:rsidR="00161EA2" w:rsidRPr="00195FB0">
        <w:rPr>
          <w:rFonts w:cstheme="minorHAnsi"/>
        </w:rPr>
        <w:t>.</w:t>
      </w:r>
      <w:r w:rsidR="00A43960" w:rsidRPr="00195FB0">
        <w:rPr>
          <w:rFonts w:cstheme="minorHAnsi"/>
        </w:rPr>
        <w:t xml:space="preserve"> </w:t>
      </w:r>
      <w:r w:rsidR="00161EA2" w:rsidRPr="00195FB0">
        <w:t xml:space="preserve">Strategies to quell these </w:t>
      </w:r>
      <w:r w:rsidR="00A43960" w:rsidRPr="00195FB0">
        <w:t xml:space="preserve">specific </w:t>
      </w:r>
      <w:r w:rsidR="00161EA2" w:rsidRPr="00195FB0">
        <w:t>fears need to utilise personal experience alongside expert advice</w:t>
      </w:r>
      <w:r w:rsidR="000F6916">
        <w:t>,</w:t>
      </w:r>
      <w:r w:rsidR="00161EA2" w:rsidRPr="00195FB0">
        <w:t xml:space="preserve"> </w:t>
      </w:r>
      <w:r w:rsidR="00A40661" w:rsidRPr="00195FB0">
        <w:t xml:space="preserve">in order </w:t>
      </w:r>
      <w:r w:rsidR="00161EA2" w:rsidRPr="00195FB0">
        <w:t>to be successful</w:t>
      </w:r>
      <w:r w:rsidR="00B90126" w:rsidRPr="00195FB0">
        <w:t xml:space="preserve"> </w:t>
      </w:r>
      <w:r w:rsidR="002833A6">
        <w:fldChar w:fldCharType="begin" w:fldLock="1"/>
      </w:r>
      <w:r w:rsidR="00534884">
        <w:instrText>ADDIN CSL_CITATION {"citationItems":[{"id":"ITEM-1","itemData":{"DOI":"10.1016/j.socscimed.2018.08.032","ISSN":"18735347","PMID":"30199743","abstract":"Rationale.: Although vaccines are an invaluable weapon in combatting diseases, they are often surrounded by controversy. Vaccine controversies usually arise with the claims of some parents or doctors who link vaccines to harmful outcomes. These controversies often negatively affect vaccination coverage. Objectives: This experiment simulated a vaccine controversy to understand which content features of vaccination-related information are well transmitted and how this transmission affects vaccine intention. Method: All participants (N = 64) read two conflicting views (pro- and anti-) about a fictional vaccine (‘dipherpox vaccine’). These conflicting views were held by a parent and a doctor, whose views varied across conditions. This information was transmitted along linear chains of four participants who recalled it and the product of their recall was passed to the next participant within their chain. They also responded whether they would vaccinate or not. Results: The experience-based view held by the parent was better transmitted than the medical-based view held by the doctor, while the pro-vaccine and anti-vaccine views were similarly transmitted. Despite all the participants having neutral or positive attitudes towards vaccines in general, 39.1% of them decided not to vaccinate. Nevertheless, vaccination attitude was the strongest predictor of vaccination intention. The less positive participants' attitudes were towards vaccines in general, the less likely they were to vaccinate against dipherpox after exposure to the controversy. Conclusion: The results suggest that vaccination campaigns may be made more effective by including personal experiences of the negative consequences of non-vaccination.","author":[{"dropping-particle":"V.","family":"Jiménez","given":"Ángel","non-dropping-particle":"","parse-names":false,"suffix":""},{"dropping-particle":"","family":"Stubbersfield","given":"Joseph M.","non-dropping-particle":"","parse-names":false,"suffix":""},{"dropping-particle":"","family":"Tehrani","given":"Jamshid J.","non-dropping-particle":"","parse-names":false,"suffix":""}],"container-title":"Social Science and Medicine","id":"ITEM-1","issue":"August","issued":{"date-parts":[["2018"]]},"page":"23-27","title":"An experimental investigation into the transmission of antivax attitudes using a fictional health controversy","type":"article-journal","volume":"215"},"uris":["http://www.mendeley.com/documents/?uuid=3bcc4243-9225-4edd-b267-6c010dbeadf2"]}],"mendeley":{"formattedCitation":"[23]","plainTextFormattedCitation":"[23]","previouslyFormattedCitation":"[23]"},"properties":{"noteIndex":0},"schema":"https://github.com/citation-style-language/schema/raw/master/csl-citation.json"}</w:instrText>
      </w:r>
      <w:r w:rsidR="002833A6">
        <w:fldChar w:fldCharType="separate"/>
      </w:r>
      <w:r w:rsidR="002833A6" w:rsidRPr="002833A6">
        <w:rPr>
          <w:noProof/>
        </w:rPr>
        <w:t>[23]</w:t>
      </w:r>
      <w:r w:rsidR="002833A6">
        <w:fldChar w:fldCharType="end"/>
      </w:r>
      <w:r w:rsidR="00DD1603">
        <w:t>, for example sharing success stories from homes with high vaccine uptake</w:t>
      </w:r>
      <w:r w:rsidR="00B90126" w:rsidRPr="00195FB0">
        <w:t>.</w:t>
      </w:r>
      <w:r w:rsidR="00D0670E" w:rsidRPr="00195FB0">
        <w:t xml:space="preserve"> </w:t>
      </w:r>
      <w:r w:rsidR="004A4071" w:rsidRPr="00195FB0">
        <w:t>This could</w:t>
      </w:r>
      <w:r w:rsidR="00D0670E" w:rsidRPr="00195FB0">
        <w:t xml:space="preserve"> include material about </w:t>
      </w:r>
      <w:r w:rsidR="00204E31" w:rsidRPr="00195FB0">
        <w:t xml:space="preserve">vaccine development, safety profile, and the number of participants in </w:t>
      </w:r>
      <w:r w:rsidR="001E1A67" w:rsidRPr="00195FB0">
        <w:t xml:space="preserve">vaccine </w:t>
      </w:r>
      <w:r w:rsidR="00204E31" w:rsidRPr="00195FB0">
        <w:t xml:space="preserve">trials </w:t>
      </w:r>
      <w:r w:rsidR="00204E31" w:rsidRPr="00195FB0">
        <w:fldChar w:fldCharType="begin" w:fldLock="1"/>
      </w:r>
      <w:r w:rsidR="00534884">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fa016d9e-b3a4-4bd4-bf5c-8e1292c572a9"]},{"id":"ITEM-2","itemData":{"DOI":"10.1016/S0140-6736(20)32661-1","ISSN":"1474547X","PMID":"33306989","abstract":"Background: A safe and efficacious vaccine against severe acute respiratory syndrome coronavirus 2 (SARS-CoV-2), if deployed with high coverage, could contribute to the control of the COVID-19 pandemic. We evaluated the safety and efficacy of the ChAdOx1 nCoV-19 vaccine in a pooled interim analysis of four trials. Methods: This analysis includes data from four ongoing blinded, randomised, controlled trials done across the UK, Brazil, and South Africa. Participants aged 18 years and older were randomly assigned (1:1) to ChAdOx1 nCoV-19 vaccine or control (meningococcal group A, C, W, and Y conjugate vaccine or saline). Participants in the ChAdOx1 nCoV-19 group received two doses containing 5 × 1010 viral particles (standard dose; SD/SD cohort); a subset in the UK trial received a half dose as their first dose (low dose) and a standard dose as their second dose (LD/SD cohort). The primary efficacy analysis included symptomatic COVID-19 in seronegative participants with a nucleic acid amplification test-positive swab more than 14 days after a second dose of vaccine. Participants were analysed according to treatment received, with data cutoff on Nov 4, 2020. Vaccine efficacy was calculated as 1 - relative risk derived from a robust Poisson regression model adjusted for age. Studies are registered at ISRCTN89951424 and ClinicalTrials.gov, NCT04324606, NCT04400838, and NCT04444674. Findings: Between April 23 and Nov 4, 2020, 23 848 participants were enrolled and 11 636 participants (7548 in the UK, 4088 in Brazil) were included in the interim primary efficacy analysis. In participants who received two standard doses, vaccine efficacy was 62·1% (95% CI 41·0–75·7; 27 [0·6%] of 4440 in the ChAdOx1 nCoV-19 group vs71 [1·6%] of 4455 in the control group) and in participants who received a low dose followed by a standard dose, efficacy was 90·0% (67·4–97·0; three [0·2%] of 1367 vs 30 [2·2%] of 1374; pinteraction=0·010). Overall vaccine efficacy across both groups was 70·4% (95·8% CI 54·8–80·6; 30 [0·5%] of 5807 vs 101 [1·7%] of 5829). From 21 days after the first dose, there were ten cases hospitalised for COVID-19, all in the control arm; two were classified as severe COVID-19, including one death. There were 74 341 person-months of safety follow-up (median 3·4 months, IQR 1·3–4·8): 175 severe adverse events occurred in 168 participants, 84 events in the ChAdOx1 nCoV-19 group and 91 in the control group. Three events were classified as possibly related to a vaccin…","author":[{"dropping-particle":"","family":"Voysey","given":"Merryn","non-dropping-particle":"","parse-names":false,"suffix":""},{"dropping-particle":"","family":"Clemens","given":"Sue Ann Costa","non-dropping-particle":"","parse-names":false,"suffix":""},{"dropping-particle":"","family":"Madhi","given":"Shabir A.","non-dropping-particle":"","parse-names":false,"suffix":""},{"dropping-particle":"","family":"Weckx","given":"Lily Y.","non-dropping-particle":"","parse-names":false,"suffix":""},{"dropping-particle":"","family":"Folegatti","given":"Pedro M.","non-dropping-particle":"","parse-names":false,"suffix":""},{"dropping-particle":"","family":"Aley","given":"Parvinder K.","non-dropping-particle":"","parse-names":false,"suffix":""},{"dropping-particle":"","family":"Angus","given":"Brian","non-dropping-particle":"","parse-names":false,"suffix":""},{"dropping-particle":"","family":"Baillie","given":"Vicky L.","non-dropping-particle":"","parse-names":false,"suffix":""},{"dropping-particle":"","family":"Barnabas","given":"Shaun L.","non-dropping-particle":"","parse-names":false,"suffix":""},{"dropping-particle":"","family":"Bhorat","given":"Qasim E.","non-dropping-particle":"","parse-names":false,"suffix":""},{"dropping-particle":"","family":"Bibi","given":"Sagida","non-dropping-particle":"","parse-names":false,"suffix":""},{"dropping-particle":"","family":"Briner","given":"Carmen","non-dropping-particle":"","parse-names":false,"suffix":""},{"dropping-particle":"","family":"Cicconi","given":"Paola","non-dropping-particle":"","parse-names":false,"suffix":""},{"dropping-particle":"","family":"Collins","given":"Andrea M.","non-dropping-particle":"","parse-names":false,"suffix":""},{"dropping-particle":"","family":"Colin-Jones","given":"Rachel","non-dropping-particle":"","parse-names":false,"suffix":""},{"dropping-particle":"","family":"Cutland","given":"Clare L.","non-dropping-particle":"","parse-names":false,"suffix":""},{"dropping-particle":"","family":"Darton","given":"Thomas C.","non-dropping-particle":"","parse-names":false,"suffix":""},{"dropping-particle":"","family":"Dheda","given":"Keertan","non-dropping-particle":"","parse-names":false,"suffix":""},{"dropping-particle":"","family":"Duncan","given":"Christopher J.A.","non-dropping-particle":"","parse-names":false,"suffix":""},{"dropping-particle":"","family":"Emary","given":"Katherine R.W.","non-dropping-particle":"","parse-names":false,"suffix":""},{"dropping-particle":"","family":"Ewer","given":"Katie J.","non-dropping-particle":"","parse-names":false,"suffix":""},{"dropping-particle":"","family":"Fairlie","given":"Lee","non-dropping-particle":"","parse-names":false,"suffix":""},{"dropping-particle":"","family":"Faust","given":"Saul N.","non-dropping-particle":"","parse-names":false,"suffix":""},{"dropping-particle":"","family":"Feng","given":"Shuo","non-dropping-particle":"","parse-names":false,"suffix":""},{"dropping-particle":"","family":"Ferreira","given":"Daniela M.","non-dropping-particle":"","parse-names":false,"suffix":""},{"dropping-particle":"","family":"Finn","given":"Adam","non-dropping-particle":"","parse-names":false,"suffix":""},{"dropping-particle":"","family":"Goodman","given":"Anna L.","non-dropping-particle":"","parse-names":false,"suffix":""},{"dropping-particle":"","family":"Green","given":"Catherine M.","non-dropping-particle":"","parse-names":false,"suffix":""},{"dropping-particle":"","family":"Green","given":"Christopher A.","non-dropping-particle":"","parse-names":false,"suffix":""},{"dropping-particle":"","family":"Heath","given":"Paul T.","non-dropping-particle":"","parse-names":false,"suffix":""},{"dropping-particle":"","family":"Hill","given":"Catherine","non-dropping-particle":"","parse-names":false,"suffix":""},{"dropping-particle":"","family":"Hill","given":"Helen","non-dropping-particle":"","parse-names":false,"suffix":""},{"dropping-particle":"","family":"Hirsch","given":"Ian","non-dropping-particle":"","parse-names":false,"suffix":""},{"dropping-particle":"","family":"Hodgson","given":"Susanne H.C.","non-dropping-particle":"","parse-names":false,"suffix":""},{"dropping-particle":"","family":"Izu","given":"Alane","non-dropping-particle":"","parse-names":false,"suffix":""},{"dropping-particle":"","family":"Jackson","given":"Susan","non-dropping-particle":"","parse-names":false,"suffix":""},{"dropping-particle":"","family":"Jenkin","given":"Daniel","non-dropping-particle":"","parse-names":false,"suffix":""},{"dropping-particle":"","family":"Joe","given":"Carina C.D.","non-dropping-particle":"","parse-names":false,"suffix":""},{"dropping-particle":"","family":"Kerridge","given":"Simon","non-dropping-particle":"","parse-names":false,"suffix":""},{"dropping-particle":"","family":"Koen","given":"Anthonet","non-dropping-particle":"","parse-names":false,"suffix":""},{"dropping-particle":"","family":"Kwatra","given":"Gaurav","non-dropping-particle":"","parse-names":false,"suffix":""},{"dropping-particle":"","family":"Lazarus","given":"Rajeka","non-dropping-particle":"","parse-names":false,"suffix":""},{"dropping-particle":"","family":"Lawrie","given":"Alison M.","non-dropping-particle":"","parse-names":false,"suffix":""},{"dropping-particle":"","family":"Lelliott","given":"Alice","non-dropping-particle":"","parse-names":false,"suffix":""},{"dropping-particle":"","family":"Libri","given":"Vincenzo","non-dropping-particle":"","parse-names":false,"suffix":""},{"dropping-particle":"","family":"Lillie","given":"Patrick J.","non-dropping-particle":"","parse-names":false,"suffix":""},{"dropping-particle":"","family":"Mallory","given":"Raburn","non-dropping-particle":"","parse-names":false,"suffix":""},{"dropping-particle":"","family":"Mendes","given":"Ana V.A.","non-dropping-particle":"","parse-names":false,"suffix":""},{"dropping-particle":"","family":"Milan","given":"Eveline P.","non-dropping-particle":"","parse-names":false,"suffix":""},{"dropping-particle":"","family":"Minassian","given":"Angela M.","non-dropping-particle":"","parse-names":false,"suffix":""},{"dropping-particle":"","family":"McGregor","given":"Alastair","non-dropping-particle":"","parse-names":false,"suffix":""},{"dropping-particle":"","family":"Morrison","given":"Hazel","non-dropping-particle":"","parse-names":false,"suffix":""},{"dropping-particle":"","family":"Mujadidi","given":"Yama F.","non-dropping-particle":"","parse-names":false,"suffix":""},{"dropping-particle":"","family":"Nana","given":"Anusha","non-dropping-particle":"","parse-names":false,"suffix":""},{"dropping-particle":"","family":"O'Reilly","given":"Peter J.","non-dropping-particle":"","parse-names":false,"suffix":""},{"dropping-particle":"","family":"Padayachee","given":"Sherman D.","non-dropping-particle":"","parse-names":false,"suffix":""},{"dropping-particle":"","family":"Pittella","given":"Ana","non-dropping-particle":"","parse-names":false,"suffix":""},{"dropping-particle":"","family":"Plested","given":"Emma","non-dropping-particle":"","parse-names":false,"suffix":""},{"dropping-particle":"","family":"Pollock","given":"Katrina M.","non-dropping-particle":"","parse-names":false,"suffix":""},{"dropping-particle":"","family":"Ramasamy","given":"Maheshi N.","non-dropping-particle":"","parse-names":false,"suffix":""},{"dropping-particle":"","family":"Rhead","given":"Sarah","non-dropping-particle":"","parse-names":false,"suffix":""},{"dropping-particle":"V.","family":"Schwarzbold","given":"Alexandre","non-dropping-particle":"","parse-names":false,"suffix":""},{"dropping-particle":"","family":"Singh","given":"Nisha","non-dropping-particle":"","parse-names":false,"suffix":""},{"dropping-particle":"","family":"Smith","given":"Andrew","non-dropping-particle":"","parse-names":false,"suffix":""},{"dropping-particle":"","family":"Song","given":"Rinn","non-dropping-particle":"","parse-names":false,"suffix":""},{"dropping-particle":"","family":"Snape","given":"Matthew D.","non-dropping-particle":"","parse-names":false,"suffix":""},{"dropping-particle":"","family":"Sprinz","given":"Eduardo","non-dropping-particle":"","parse-names":false,"suffix":""},{"dropping-particle":"","family":"Sutherland","given":"Rebecca K.","non-dropping-particle":"","parse-names":false,"suffix":""},{"dropping-particle":"","family":"Tarrant","given":"Richard","non-dropping-particle":"","parse-names":false,"suffix":""},{"dropping-particle":"","family":"Thomson","given":"Emma C.","non-dropping-particle":"","parse-names":false,"suffix":""},{"dropping-particle":"","family":"Török","given":"M. Estée","non-dropping-particle":"","parse-names":false,"suffix":""},{"dropping-particle":"","family":"Toshner","given":"Mark","non-dropping-particle":"","parse-names":false,"suffix":""},{"dropping-particle":"","family":"Turner","given":"David P.J.","non-dropping-particle":"","parse-names":false,"suffix":""},{"dropping-particle":"","family":"Vekemans","given":"Johan","non-dropping-particle":"","parse-names":false,"suffix":""},{"dropping-particle":"","family":"Villafana","given":"Tonya L.","non-dropping-particle":"","parse-names":false,"suffix":""},{"dropping-particle":"","family":"Watson","given":"Marion E.E.","non-dropping-particle":"","parse-names":false,"suffix":""},{"dropping-particle":"","family":"Williams","given":"Christopher J.","non-dropping-particle":"","parse-names":false,"suffix":""},{"dropping-particle":"","family":"Douglas","given":"Alexander D.","non-dropping-particle":"","parse-names":false,"suffix":""},{"dropping-particle":"","family":"Hill","given":"Adrian V.S.","non-dropping-particle":"","parse-names":false,"suffix":""},{"dropping-particle":"","family":"Lambe","given":"Teresa","non-dropping-particle":"","parse-names":false,"suffix":""},{"dropping-particle":"","family":"Gilbert","given":"Sarah C.","non-dropping-particle":"","parse-names":false,"suffix":""},{"dropping-particle":"","family":"Pollard","given":"Andrew J.","non-dropping-particle":"","parse-names":false,"suffix":""},{"dropping-particle":"","family":"Aban","given":"Marites","non-dropping-particle":"","parse-names":false,"suffix":""},{"dropping-particle":"","family":"Abayomi","given":"Fatola","non-dropping-particle":"","parse-names":false,"suffix":""},{"dropping-particle":"","family":"Abeyskera","given":"Kushala","non-dropping-particle":"","parse-names":false,"suffix":""},{"dropping-particle":"","family":"Aboagye","given":"Jeremy","non-dropping-particle":"","parse-names":false,"suffix":""},{"dropping-particle":"","family":"Adam","given":"Matthew","non-dropping-particle":"","parse-names":false,"suffix":""},{"dropping-particle":"","family":"Adams","given":"Kirsty","non-dropping-particle":"","parse-names":false,"suffix":""},{"dropping-particle":"","family":"Adamson","given":"James","non-dropping-particle":"","parse-names":false,"suffix":""},{"dropping-particle":"","family":"Adelaja","given":"Yemi A.","non-dropping-particle":"","parse-names":false,"suffix":""},{"dropping-particle":"","family":"Adewetan","given":"Gbadebo","non-dropping-particle":"","parse-names":false,"suffix":""},{"dropping-particle":"","family":"Adlou","given":"Syed","non-dropping-particle":"","parse-names":false,"suffix":""},{"dropping-particle":"","family":"Ahmed","given":"Khatija","non-dropping-particle":"","parse-names":false,"suffix":""},{"dropping-particle":"","family":"Akhalwaya","given":"Yasmeen","non-dropping-particle":"","parse-names":false,"suffix":""},{"dropping-particle":"","family":"Akhalwaya","given":"Saajida","non-dropping-particle":"","parse-names":false,"suffix":""},{"dropping-particle":"","family":"Alcock","given":"Andrew","non-dropping-particle":"","parse-names":false,"suffix":""},{"dropping-particle":"","family":"Ali","given":"Aabidah","non-dropping-particle":"","parse-names":false,"suffix":""},{"dropping-particle":"","family":"Allen","given":"Elizabeth R.","non-dropping-particle":"","parse-names":false,"suffix":""},{"dropping-particle":"","family":"Allen","given":"Lauren","non-dropping-particle":"","parse-names":false,"suffix":""},{"dropping-particle":"","family":"Almeida","given":"Thamires C.D.S.C.","non-dropping-particle":"","parse-names":false,"suffix":""},{"dropping-particle":"","family":"Alves","given":"Mariana P.S.","non-dropping-particle":"","parse-names":false,"suffix":""},{"dropping-particle":"","family":"Amorim","given":"Fabio","non-dropping-particle":"","parse-names":false,"suffix":""},{"dropping-particle":"","family":"Andritsou","given":"Foteini","non-dropping-particle":"","parse-names":false,"suffix":""},{"dropping-particle":"","family":"Anslow","given":"Rachel","non-dropping-particle":"","parse-names":false,"suffix":""},{"dropping-particle":"","family":"Appleby","given":"Matthew","non-dropping-particle":"","parse-names":false,"suffix":""},{"dropping-particle":"","family":"Arbe-Barnes","given":"Edward H.","non-dropping-particle":"","parse-names":false,"suffix":""},{"dropping-particle":"","family":"Ariaans","given":"Mark P.","non-dropping-particle":"","parse-names":false,"suffix":""},{"dropping-particle":"","family":"Arns","given":"Beatriz","non-dropping-particle":"","parse-names":false,"suffix":""},{"dropping-particle":"","family":"Arruda","given":"Laiana","non-dropping-particle":"","parse-names":false,"suffix":""},{"dropping-particle":"","family":"Azi","given":"Paula","non-dropping-particle":"","parse-names":false,"suffix":""},{"dropping-particle":"","family":"Azi","given":"Lorena","non-dropping-particle":"","parse-names":false,"suffix":""},{"dropping-particle":"","family":"Babbage","given":"Gavin","non-dropping-particle":"","parse-names":false,"suffix":""},{"dropping-particle":"","family":"Bailey","given":"Catherine","non-dropping-particle":"","parse-names":false,"suffix":""},{"dropping-particle":"","family":"Baker","given":"Kenneth F.","non-dropping-particle":"","parse-names":false,"suffix":""},{"dropping-particle":"","family":"Baker","given":"Megan","non-dropping-particle":"","parse-names":false,"suffix":""},{"dropping-particle":"","family":"Baker","given":"Natalie","non-dropping-particle":"","parse-names":false,"suffix":""},{"dropping-particle":"","family":"Baker","given":"Philip","non-dropping-particle":"","parse-names":false,"suffix":""},{"dropping-particle":"","family":"Baldwin","given":"Lisa","non-dropping-particle":"","parse-names":false,"suffix":""},{"dropping-particle":"","family":"Baleanu","given":"Ioana","non-dropping-particle":"","parse-names":false,"suffix":""},{"dropping-particle":"","family":"Bandeira","given":"Danieli","non-dropping-particle":"","parse-names":false,"suffix":""},{"dropping-particle":"","family":"Bara","given":"Anna","non-dropping-particle":"","parse-names":false,"suffix":""},{"dropping-particle":"","family":"Barbosa","given":"Marcella A.S.","non-dropping-particle":"","parse-names":false,"suffix":""},{"dropping-particle":"","family":"Barker","given":"Debbie","non-dropping-particle":"","parse-names":false,"suffix":""},{"dropping-particle":"","family":"Barlow","given":"Gavin D.","non-dropping-particle":"","parse-names":false,"suffix":""},{"dropping-particle":"","family":"Barnes","given":"Eleanor","non-dropping-particle":"","parse-names":false,"suffix":""},{"dropping-particle":"","family":"Barr","given":"Andrew S.","non-dropping-particle":"","parse-names":false,"suffix":""},{"dropping-particle":"","family":"Barrett","given":"Jordan R.","non-dropping-particle":"","parse-names":false,"suffix":""},{"dropping-particle":"","family":"Barrett","given":"Jessica","non-dropping-particle":"","parse-names":false,"suffix":""},{"dropping-particle":"","family":"Bates","given":"Louise","non-dropping-particle":"","parse-names":false,"suffix":""},{"dropping-particle":"","family":"Batten","given":"Alexander","non-dropping-particle":"","parse-names":false,"suffix":""},{"dropping-particle":"","family":"Beadon","given":"Kirsten","non-dropping-particle":"","parse-names":false,"suffix":""},{"dropping-particle":"","family":"Beales","given":"Emily","non-dropping-particle":"","parse-names":false,"suffix":""},{"dropping-particle":"","family":"Beckley","given":"Rebecca","non-dropping-particle":"","parse-names":false,"suffix":""},{"dropping-particle":"","family":"Belij-Rammerstorfer","given":"Sandra","non-dropping-particle":"","parse-names":false,"suffix":""},{"dropping-particle":"","family":"Bell","given":"Jonathan","non-dropping-particle":"","parse-names":false,"suffix":""},{"dropping-particle":"","family":"Bellamy","given":"Duncan","non-dropping-particle":"","parse-names":false,"suffix":""},{"dropping-particle":"","family":"Bellei","given":"Nancy","non-dropping-particle":"","parse-names":false,"suffix":""},{"dropping-particle":"","family":"Belton","given":"Sue","non-dropping-particle":"","parse-names":false,"suffix":""},{"dropping-particle":"","family":"Berg","given":"Adam","non-dropping-particle":"","parse-names":false,"suffix":""},{"dropping-particle":"","family":"Bermejo","given":"Laura","non-dropping-particle":"","parse-names":false,"suffix":""},{"dropping-particle":"","family":"Berrie","given":"Eleanor","non-dropping-particle":"","parse-names":false,"suffix":""},{"dropping-particle":"","family":"Berry","given":"Lisa","non-dropping-particle":"","parse-names":false,"suffix":""},{"dropping-particle":"","family":"Berzenyi","given":"Daniella","non-dropping-particle":"","parse-names":false,"suffix":""},{"dropping-particle":"","family":"Beveridge","given":"Amy","non-dropping-particle":"","parse-names":false,"suffix":""},{"dropping-particle":"","family":"Bewley","given":"Kevin R.","non-dropping-particle":"","parse-names":false,"suffix":""},{"dropping-particle":"","family":"Bexhell","given":"Helen","non-dropping-particle":"","parse-names":false,"suffix":""},{"dropping-particle":"","family":"Bhikha","given":"Sutika","non-dropping-particle":"","parse-names":false,"suffix":""},{"dropping-particle":"","family":"Bhorat","given":"Asad E.","non-dropping-particle":"","parse-names":false,"suffix":""},{"dropping-particle":"","family":"Bhorat","given":"Zaheda E.","non-dropping-particle":"","parse-names":false,"suffix":""},{"dropping-particle":"","family":"Bijker","given":"Else","non-dropping-particle":"","parse-names":false,"suffix":""},{"dropping-particle":"","family":"Birch","given":"Geeta","non-dropping-particle":"","parse-names":false,"suffix":""},{"dropping-particle":"","family":"Birch","given":"Sarah","non-dropping-particle":"","parse-names":false,"suffix":""},{"dropping-particle":"","family":"Bird","given":"Adam","non-dropping-particle":"","parse-names":false,"suffix":""},{"dropping-particle":"","family":"Bird","given":"Olivia","non-dropping-particle":"","parse-names":false,"suffix":""},{"dropping-particle":"","family":"Bisnauthsing","given":"Karen","non-dropping-particle":"","parse-names":false,"suffix":""},{"dropping-particle":"","family":"Bittaye","given":"Mustapha","non-dropping-particle":"","parse-names":false,"suffix":""},{"dropping-particle":"","family":"Blackstone","given":"Katherine","non-dropping-particle":"","parse-names":false,"suffix":""},{"dropping-particle":"","family":"Blackwell","given":"Luke","non-dropping-particle":"","parse-names":false,"suffix":""},{"dropping-particle":"","family":"Bletchly","given":"Heather","non-dropping-particle":"","parse-names":false,"suffix":""},{"dropping-particle":"","family":"Blundell","given":"Caitlin L.","non-dropping-particle":"","parse-names":false,"suffix":""},{"dropping-particle":"","family":"Blundell","given":"Susannah R.","non-dropping-particle":"","parse-names":false,"suffix":""},{"dropping-particle":"","family":"Bodalia","given":"Pritesh","non-dropping-particle":"","parse-names":false,"suffix":""},{"dropping-particle":"","family":"Boettger","given":"Bruno C.","non-dropping-particle":"","parse-names":false,"suffix":""},{"dropping-particle":"","family":"Bolam","given":"Emma","non-dropping-particle":"","parse-names":false,"suffix":""},{"dropping-particle":"","family":"Boland","given":"Elena","non-dropping-particle":"","parse-names":false,"suffix":""},{"dropping-particle":"","family":"Bormans","given":"Daan","non-dropping-particle":"","parse-names":false,"suffix":""},{"dropping-particle":"","family":"Borthwick","given":"Nicola","non-dropping-particle":"","parse-names":false,"suffix":""},{"dropping-particle":"","family":"Bowring","given":"Francesca","non-dropping-particle":"","parse-names":false,"suffix":""},{"dropping-particle":"","family":"Boyd","given":"Amy","non-dropping-particle":"","parse-names":false,"suffix":""},{"dropping-particle":"","family":"Bradley","given":"Penny","non-dropping-particle":"","parse-names":false,"suffix":""},{"dropping-particle":"","family":"Brenner","given":"Tanja","non-dropping-particle":"","parse-names":false,"suffix":""},{"dropping-particle":"","family":"Brown","given":"Phillip","non-dropping-particle":"","parse-names":false,"suffix":""},{"dropping-particle":"","family":"Brown","given":"Claire","non-dropping-particle":"","parse-names":false,"suffix":""},{"dropping-particle":"","family":"Brown-O'Sullivan","given":"Charlie","non-dropping-particle":"","parse-names":false,"suffix":""},{"dropping-particle":"","family":"Bruce","given":"Scott","non-dropping-particle":"","parse-names":false,"suffix":""},{"dropping-particle":"","family":"Brunt","given":"Emily","non-dropping-particle":"","parse-names":false,"suffix":""},{"dropping-particle":"","family":"Buchan","given":"Ruaridh","non-dropping-particle":"","parse-names":false,"suffix":""},{"dropping-particle":"","family":"Budd","given":"William","non-dropping-particle":"","parse-names":false,"suffix":""},{"dropping-particle":"","family":"Bulbulia","given":"Yusuf A.","non-dropping-particle":"","parse-names":false,"suffix":""},{"dropping-particle":"","family":"Bull","given":"Melanie","non-dropping-particle":"","parse-names":false,"suffix":""},{"dropping-particle":"","family":"Burbage","given":"Jamie","non-dropping-particle":"","parse-names":false,"suffix":""},{"dropping-particle":"","family":"Burhan","given":"Hassan","non-dropping-particle":"","parse-names":false,"suffix":""},{"dropping-particle":"","family":"Burn","given":"Aileen","non-dropping-particle":"","parse-names":false,"suffix":""},{"dropping-particle":"","family":"Buttigieg","given":"Karen R.","non-dropping-particle":"","parse-names":false,"suffix":""},{"dropping-particle":"","family":"Byard","given":"Nicholas","non-dropping-particle":"","parse-names":false,"suffix":""},{"dropping-particle":"","family":"Cabera Puig","given":"Ingrid","non-dropping-particle":"","parse-names":false,"suffix":""},{"dropping-particle":"","family":"Calderon","given":"Gloria","non-dropping-particle":"","parse-names":false,"suffix":""},{"dropping-particle":"","family":"Calvert","given":"Anna","non-dropping-particle":"","parse-names":false,"suffix":""},{"dropping-particle":"","family":"Camara","given":"Susana","non-dropping-particle":"","parse-names":false,"suffix":""},{"dropping-particle":"","family":"Cao","given":"Michelangelo","non-dropping-particle":"","parse-names":false,"suffix":""},{"dropping-particle":"","family":"Cappuccini","given":"Federica","non-dropping-particle":"","parse-names":false,"suffix":""},{"dropping-particle":"","family":"Cardoso","given":"João R.","non-dropping-particle":"","parse-names":false,"suffix":""},{"dropping-particle":"","family":"Carr","given":"Melanie","non-dropping-particle":"","parse-names":false,"suffix":""},{"dropping-particle":"","family":"Carroll","given":"Miles W.","non-dropping-particle":"","parse-names":false,"suffix":""},{"dropping-particle":"","family":"Carson-Stevens","given":"Andrew","non-dropping-particle":"","parse-names":false,"suffix":""},{"dropping-particle":"","family":"Carvalho","given":"Yasmin de M.","non-dropping-particle":"","parse-names":false,"suffix":""},{"dropping-particle":"","family":"Carvalho","given":"José A.M.","non-dropping-particle":"","parse-names":false,"suffix":""},{"dropping-particle":"","family":"Casey","given":"Helen R.","non-dropping-particle":"","parse-names":false,"suffix":""},{"dropping-particle":"","family":"Cashen","given":"Paul","non-dropping-particle":"","parse-names":false,"suffix":""},{"dropping-particle":"","family":"Castro","given":"Thais","non-dropping-particle":"","parse-names":false,"suffix":""},{"dropping-particle":"","family":"Castro","given":"Lucia Carratala","non-dropping-particle":"","parse-names":false,"suffix":""},{"dropping-particle":"","family":"Cathie","given":"Katrina","non-dropping-particle":"","parse-names":false,"suffix":""},{"dropping-particle":"","family":"Cavey","given":"Ana","non-dropping-particle":"","parse-names":false,"suffix":""},{"dropping-particle":"","family":"Cerbino-Neto","given":"José","non-dropping-particle":"","parse-names":false,"suffix":""},{"dropping-particle":"","family":"Chadwick","given":"Jim","non-dropping-particle":"","parse-names":false,"suffix":""},{"dropping-particle":"","family":"Chapman","given":"David","non-dropping-particle":"","parse-names":false,"suffix":""},{"dropping-particle":"","family":"Charlton","given":"Sue","non-dropping-particle":"","parse-names":false,"suffix":""},{"dropping-particle":"","family":"Chelysheva","given":"Irina","non-dropping-particle":"","parse-names":false,"suffix":""},{"dropping-particle":"","family":"Chester","given":"Oliver","non-dropping-particle":"","parse-names":false,"suffix":""},{"dropping-particle":"","family":"Chita","given":"Sunder","non-dropping-particle":"","parse-names":false,"suffix":""},{"dropping-particle":"","family":"Cho","given":"Jee Sun","non-dropping-particle":"","parse-names":false,"suffix":""},{"dropping-particle":"","family":"Cifuentes","given":"Liliana","non-dropping-particle":"","parse-names":false,"suffix":""},{"dropping-particle":"","family":"Clark","given":"Elizabeth","non-dropping-particle":"","parse-names":false,"suffix":""},{"dropping-particle":"","family":"Clark","given":"Matthew","non-dropping-particle":"","parse-names":false,"suffix":""},{"dropping-particle":"","family":"Clarke","given":"Andrea","non-dropping-particle":"","parse-names":false,"suffix":""},{"dropping-particle":"","family":"Clutterbuck","given":"Elizabeth A.","non-dropping-particle":"","parse-names":false,"suffix":""},{"dropping-particle":"","family":"Collins","given":"Sarah L.K.","non-dropping-particle":"","parse-names":false,"suffix":""},{"dropping-particle":"","family":"Conlon","given":"Christopher P.","non-dropping-particle":"","parse-names":false,"suffix":""},{"dropping-particle":"","family":"Connarty","given":"Sean","non-dropping-particle":"","parse-names":false,"suffix":""},{"dropping-particle":"","family":"Coombes","given":"Naomi","non-dropping-particle":"","parse-names":false,"suffix":""},{"dropping-particle":"","family":"Cooper","given":"Cushla","non-dropping-particle":"","parse-names":false,"suffix":""},{"dropping-particle":"","family":"Cooper","given":"Rachel","non-dropping-particle":"","parse-names":false,"suffix":""},{"dropping-particle":"","family":"Cornelissen","given":"Lynne","non-dropping-particle":"","parse-names":false,"suffix":""},{"dropping-particle":"","family":"Corrah","given":"Tumena","non-dropping-particle":"","parse-names":false,"suffix":""},{"dropping-particle":"","family":"Cosgrove","given":"Catherine","non-dropping-particle":"","parse-names":false,"suffix":""},{"dropping-particle":"","family":"Cox","given":"Tony","non-dropping-particle":"","parse-names":false,"suffix":""},{"dropping-particle":"","family":"Crocker","given":"Wendy E.M.","non-dropping-particle":"","parse-names":false,"suffix":""},{"dropping-particle":"","family":"Crosbie","given":"Sarah","non-dropping-particle":"","parse-names":false,"suffix":""},{"dropping-particle":"","family":"Cullen","given":"Lorraine","non-dropping-particle":"","parse-names":false,"suffix":""},{"dropping-particle":"","family":"Cullen","given":"Dan","non-dropping-particle":"","parse-names":false,"suffix":""},{"dropping-particle":"","family":"Cunha","given":"Debora R.M.F.","non-dropping-particle":"","parse-names":false,"suffix":""},{"dropping-particle":"","family":"Cunningham","given":"Christina","non-dropping-particle":"","parse-names":false,"suffix":""},{"dropping-particle":"","family":"Cuthbertson","given":"Fiona C.","non-dropping-particle":"","parse-names":false,"suffix":""},{"dropping-particle":"","family":"Guarda","given":"Suzete N.Farias","non-dropping-particle":"Da","parse-names":false,"suffix":""},{"dropping-particle":"","family":"Silva","given":"Larissa P.","non-dropping-particle":"da","parse-names":false,"suffix":""},{"dropping-particle":"","family":"Damratoski","given":"Brad E.","non-dropping-particle":"","parse-names":false,"suffix":""},{"dropping-particle":"","family":"Danos","given":"Zsofia","non-dropping-particle":"","parse-names":false,"suffix":""},{"dropping-particle":"","family":"Dantas","given":"Maria T.D.C.","non-dropping-particle":"","parse-names":false,"suffix":""},{"dropping-particle":"","family":"Darroch","given":"Paula","non-dropping-particle":"","parse-names":false,"suffix":""},{"dropping-particle":"","family":"Datoo","given":"Mehreen S.","non-dropping-particle":"","parse-names":false,"suffix":""},{"dropping-particle":"","family":"Datta","given":"Chandrabali","non-dropping-particle":"","parse-names":false,"suffix":""},{"dropping-particle":"","family":"Davids","given":"Malika","non-dropping-particle":"","parse-names":false,"suffix":""},{"dropping-particle":"","family":"Davies","given":"Sarah L.","non-dropping-particle":"","parse-names":false,"suffix":""},{"dropping-particle":"","family":"Davies","given":"Hannah","non-dropping-particle":"","parse-names":false,"suffix":""},{"dropping-particle":"","family":"Davis","given":"Elizabeth","non-dropping-particle":"","parse-names":false,"suffix":""},{"dropping-particle":"","family":"Davis","given":"Judith","non-dropping-particle":"","parse-names":false,"suffix":""},{"dropping-particle":"","family":"Davis","given":"John","non-dropping-particle":"","parse-names":false,"suffix":""},{"dropping-particle":"","family":"Nobrega","given":"Maristela M.D.","non-dropping-particle":"De","parse-names":false,"suffix":""},{"dropping-particle":"","family":"Oliveira Kalid","given":"Lis Moreno","non-dropping-particle":"De","parse-names":false,"suffix":""},{"dropping-particle":"","family":"Dearlove","given":"David","non-dropping-particle":"","parse-names":false,"suffix":""},{"dropping-particle":"","family":"Demissie","given":"Tesfaye","non-dropping-particle":"","parse-names":false,"suffix":""},{"dropping-particle":"","family":"Desai","given":"Amisha","non-dropping-particle":"","parse-names":false,"suffix":""},{"dropping-particle":"","family":"Marco","given":"Stefania","non-dropping-particle":"Di","parse-names":false,"suffix":""},{"dropping-particle":"","family":"Maso","given":"Claudio","non-dropping-particle":"Di","parse-names":false,"suffix":""},{"dropping-particle":"","family":"Dinelli","given":"Maria I.S.","non-dropping-particle":"","parse-names":false,"suffix":""},{"dropping-particle":"","family":"Dinesh","given":"Tanya","non-dropping-particle":"","parse-names":false,"suffix":""},{"dropping-particle":"","family":"Docksey","given":"Claire","non-dropping-particle":"","parse-names":false,"suffix":""},{"dropping-particle":"","family":"Dold","given":"Christina","non-dropping-particle":"","parse-names":false,"suffix":""},{"dropping-particle":"","family":"Dong","given":"Tao","non-dropping-particle":"","parse-names":false,"suffix":""},{"dropping-particle":"","family":"Donnellan","given":"Francesca R.","non-dropping-particle":"","parse-names":false,"suffix":""},{"dropping-particle":"","family":"Santos","given":"Tannyth","non-dropping-particle":"Dos","parse-names":false,"suffix":""},{"dropping-particle":"","family":"Santos","given":"Thainá G.","non-dropping-particle":"dos","parse-names":false,"suffix":""},{"dropping-particle":"","family":"Santos","given":"Erika Pachecho","non-dropping-particle":"Dos","parse-names":false,"suffix":""},{"dropping-particle":"","family":"Douglas","given":"Naomi","non-dropping-particle":"","parse-names":false,"suffix":""},{"dropping-particle":"","family":"Downing","given":"Charlotte","non-dropping-particle":"","parse-names":false,"suffix":""},{"dropping-particle":"","family":"Drake","given":"Jonathan","non-dropping-particle":"","parse-names":false,"suffix":""},{"dropping-particle":"","family":"Drake-Brockman","given":"Rachael","non-dropping-particle":"","parse-names":false,"suffix":""},{"dropping-particle":"","family":"Driver","given":"Kimberley","non-dropping-particle":"","parse-names":false,"suffix":""},{"dropping-particle":"","family":"Drury","given":"Ruth","non-dropping-particle":"","parse-names":false,"suffix":""},{"dropping-particle":"","family":"Dunachie","given":"Susanna J.","non-dropping-particle":"","parse-names":false,"suffix":""},{"dropping-particle":"","family":"Durham","given":"Benjamin S.","non-dropping-particle":"","parse-names":false,"suffix":""},{"dropping-particle":"","family":"Dutra","given":"Lidiana","non-dropping-particle":"","parse-names":false,"suffix":""},{"dropping-particle":"","family":"Easom","given":"Nicholas J.W.","non-dropping-particle":"","parse-names":false,"suffix":""},{"dropping-particle":"","family":"Eck","given":"Samual","non-dropping-particle":"van","parse-names":false,"suffix":""},{"dropping-particle":"","family":"Edwards","given":"Mandy","non-dropping-particle":"","parse-names":false,"suffix":""},{"dropping-particle":"","family":"Edwards","given":"Nick J.","non-dropping-particle":"","parse-names":false,"suffix":""},{"dropping-particle":"","family":"Muhanna","given":"Omar M.","non-dropping-particle":"El","parse-names":false,"suffix":""},{"dropping-particle":"","family":"Elias","given":"Sean C.","non-dropping-particle":"","parse-names":false,"suffix":""},{"dropping-particle":"","family":"Elmore","given":"Mike","non-dropping-particle":"","parse-names":false,"suffix":""},{"dropping-particle":"","family":"English","given":"Marcus","non-dropping-particle":"","parse-names":false,"suffix":""},{"dropping-particle":"","family":"Esmail","given":"Alisgair","non-dropping-particle":"","parse-names":false,"suffix":""},{"dropping-particle":"","family":"Essack","given":"Yakub Moosa","non-dropping-particle":"","parse-names":false,"suffix":""},{"dropping-particle":"","family":"Farmer","given":"Eoghan","non-dropping-particle":"","parse-names":false,"suffix":""},{"dropping-particle":"","family":"Farooq","given":"Mutjaba","non-dropping-particle":"","parse-names":false,"suffix":""},{"dropping-particle":"","family":"Farrar","given":"Madi","non-dropping-particle":"","parse-names":false,"suffix":""},{"dropping-particle":"","family":"Farrugia","given":"Leonard","non-dropping-particle":"","parse-names":false,"suffix":""},{"dropping-particle":"","family":"Faulkner","given":"Beverley","non-dropping-particle":"","parse-names":false,"suffix":""},{"dropping-particle":"","family":"Fedosyuk","given":"Sofiya","non-dropping-particle":"","parse-names":false,"suffix":""},{"dropping-particle":"","family":"Felle","given":"Sally","non-dropping-particle":"","parse-names":false,"suffix":""},{"dropping-particle":"","family":"Ferreira Da Silva","given":"Carla","non-dropping-particle":"","parse-names":false,"suffix":""},{"dropping-particle":"","family":"Field","given":"Samantha","non-dropping-particle":"","parse-names":false,"suffix":""},{"dropping-particle":"","family":"Fisher","given":"Richard","non-dropping-particle":"","parse-names":false,"suffix":""},{"dropping-particle":"","family":"Flaxman","given":"Amy","non-dropping-particle":"","parse-names":false,"suffix":""},{"dropping-particle":"","family":"Fletcher","given":"James","non-dropping-particle":"","parse-names":false,"suffix":""},{"dropping-particle":"","family":"Fofie","given":"Hazel","non-dropping-particle":"","parse-names":false,"suffix":""},{"dropping-particle":"","family":"Fok","given":"Henry","non-dropping-particle":"","parse-names":false,"suffix":""},{"dropping-particle":"","family":"Ford","given":"Karen J.","non-dropping-particle":"","parse-names":false,"suffix":""},{"dropping-particle":"","family":"Fowler","given":"Jamie","non-dropping-particle":"","parse-names":false,"suffix":""},{"dropping-particle":"","family":"Fraiman","given":"Pedro H.A.","non-dropping-particle":"","parse-names":false,"suffix":""},{"dropping-particle":"","family":"Francis","given":"Emma","non-dropping-particle":"","parse-names":false,"suffix":""},{"dropping-particle":"","family":"Franco","given":"Marilia M.","non-dropping-particle":"","parse-names":false,"suffix":""},{"dropping-particle":"","family":"Frater","given":"John","non-dropping-particle":"","parse-names":false,"suffix":""},{"dropping-particle":"","family":"Freire","given":"Marilúcia S.M.","non-dropping-particle":"","parse-names":false,"suffix":""},{"dropping-particle":"","family":"Fry","given":"Samantha H.","non-dropping-particle":"","parse-names":false,"suffix":""},{"dropping-particle":"","family":"Fudge","given":"Sabrina","non-dropping-particle":"","parse-names":false,"suffix":""},{"dropping-particle":"","family":"Furze","given":"Julie","non-dropping-particle":"","parse-names":false,"suffix":""},{"dropping-particle":"","family":"Fuskova","given":"Michelle","non-dropping-particle":"","parse-names":false,"suffix":""},{"dropping-particle":"","family":"Galian-Rubio","given":"Pablo","non-dropping-particle":"","parse-names":false,"suffix":""},{"dropping-particle":"","family":"Galiza","given":"Eva","non-dropping-particle":"","parse-names":false,"suffix":""},{"dropping-particle":"","family":"Garlant","given":"Harriet","non-dropping-particle":"","parse-names":false,"suffix":""},{"dropping-particle":"","family":"Gavrila","given":"Madita","non-dropping-particle":"","parse-names":false,"suffix":""},{"dropping-particle":"","family":"Geddes","given":"Ailsa","non-dropping-particle":"","parse-names":false,"suffix":""},{"dropping-particle":"","family":"Gibbons","given":"Karyna A.","non-dropping-particle":"","parse-names":false,"suffix":""},{"dropping-particle":"","family":"Gilbride","given":"Ciaran","non-dropping-particle":"","parse-names":false,"suffix":""},{"dropping-particle":"","family":"Gill","given":"Hardeep","non-dropping-particle":"","parse-names":false,"suffix":""},{"dropping-particle":"","family":"Glynn","given":"Sharon","non-dropping-particle":"","parse-names":false,"suffix":""},{"dropping-particle":"","family":"Godwin","given":"Kerry","non-dropping-particle":"","parse-names":false,"suffix":""},{"dropping-particle":"","family":"Gokani","given":"Karishma","non-dropping-particle":"","parse-names":false,"suffix":""},{"dropping-particle":"","family":"Goldoni","given":"Ursula Carvalho","non-dropping-particle":"","parse-names":false,"suffix":""},{"dropping-particle":"","family":"Goncalves","given":"Maria","non-dropping-particle":"","parse-names":false,"suffix":""},{"dropping-particle":"","family":"Gonzalez","given":"Isabela G.S.","non-dropping-particle":"","parse-names":false,"suffix":""},{"dropping-particle":"","family":"Goodwin","given":"Jayne","non-dropping-particle":"","parse-names":false,"suffix":""},{"dropping-particle":"","family":"Goondiwala","given":"Amina","non-dropping-particle":"","parse-names":false,"suffix":""},{"dropping-particle":"","family":"Gordon-Quayle","given":"Katherine","non-dropping-particle":"","parse-names":false,"suffix":""},{"dropping-particle":"","family":"Gorini","given":"Giacomo","non-dropping-particle":"","parse-names":false,"suffix":""},{"dropping-particle":"","family":"Grab","given":"Janet","non-dropping-particle":"","parse-names":false,"suffix":""},{"dropping-particle":"","family":"Gracie","given":"Lara","non-dropping-particle":"","parse-names":false,"suffix":""},{"dropping-particle":"","family":"Greenland","given":"Melanie","non-dropping-particle":"","parse-names":false,"suffix":""},{"dropping-particle":"","family":"Greenwood","given":"Nicola","non-dropping-particle":"","parse-names":false,"suffix":""},{"dropping-particle":"","family":"Greffrath","given":"Johann","non-dropping-particle":"","parse-names":false,"suffix":""},{"dropping-particle":"","family":"Groenewald","given":"Marisa M.","non-dropping-particle":"","parse-names":false,"suffix":""},{"dropping-particle":"","family":"Grossi","given":"Leonardo","non-dropping-particle":"","parse-names":false,"suffix":""},{"dropping-particle":"","family":"Gupta","given":"Gaurav","non-dropping-particle":"","parse-names":false,"suffix":""},{"dropping-particle":"","family":"Hackett","given":"Mark","non-dropping-particle":"","parse-names":false,"suffix":""},{"dropping-particle":"","family":"Hallis","given":"Bassam","non-dropping-particle":"","parse-names":false,"suffix":""},{"dropping-particle":"","family":"Hamaluba","given":"Mainga","non-dropping-particle":"","parse-names":false,"suffix":""},{"dropping-particle":"","family":"Hamilton","given":"Elizabeth","non-dropping-particle":"","parse-names":false,"suffix":""},{"dropping-particle":"","family":"Hamlyn","given":"Joseph","non-dropping-particle":"","parse-names":false,"suffix":""},{"dropping-particle":"","family":"Hammersley","given":"Daniel","non-dropping-particle":"","parse-names":false,"suffix":""},{"dropping-particle":"","family":"Hanrath","given":"Aidan T.","non-dropping-particle":"","parse-names":false,"suffix":""},{"dropping-particle":"","family":"Hanumunthadu","given":"Brama","non-dropping-particle":"","parse-names":false,"suffix":""},{"dropping-particle":"","family":"Harris","given":"Stephanie A.","non-dropping-particle":"","parse-names":false,"suffix":""},{"dropping-particle":"","family":"Harris","given":"Clair","non-dropping-particle":"","parse-names":false,"suffix":""},{"dropping-particle":"","family":"Harris","given":"Tara","non-dropping-particle":"","parse-names":false,"suffix":""},{"dropping-particle":"","family":"Harrison","given":"Thomas D.","non-dropping-particle":"","parse-names":false,"suffix":""},{"dropping-particle":"","family":"Harrison","given":"Daisy","non-dropping-particle":"","parse-names":false,"suffix":""},{"dropping-particle":"","family":"Hart","given":"Thomas C.","non-dropping-particle":"","parse-names":false,"suffix":""},{"dropping-particle":"","family":"Hartnell","given":"Birgit","non-dropping-particle":"","parse-names":false,"suffix":""},{"dropping-particle":"","family":"Hassan","given":"Shadin","non-dropping-particle":"","parse-names":false,"suffix":""},{"dropping-particle":"","family":"Haughney","given":"John","non-dropping-particle":"","parse-names":false,"suffix":""},{"dropping-particle":"","family":"Hawkins","given":"Sophia","non-dropping-particle":"","parse-names":false,"suffix":""},{"dropping-particle":"","family":"Hay","given":"Jodie","non-dropping-particle":"","parse-names":false,"suffix":""},{"dropping-particle":"","family":"Head","given":"Ian","non-dropping-particle":"","parse-names":false,"suffix":""},{"dropping-particle":"","family":"Henry","given":"John","non-dropping-particle":"","parse-names":false,"suffix":""},{"dropping-particle":"","family":"Hermosin Herrera","given":"Macarena","non-dropping-particle":"","parse-names":false,"suffix":""},{"dropping-particle":"","family":"Hettle","given":"David B.","non-dropping-particle":"","parse-names":false,"suffix":""},{"dropping-particle":"","family":"Hill","given":"Jennifer","non-dropping-particle":"","parse-names":false,"suffix":""},{"dropping-particle":"","family":"Hodges","given":"Gina","non-dropping-particle":"","parse-names":false,"suffix":""},{"dropping-particle":"","family":"Horne","given":"Elizea","non-dropping-particle":"","parse-names":false,"suffix":""},{"dropping-particle":"","family":"Hou","given":"Mimi M.","non-dropping-particle":"","parse-names":false,"suffix":""},{"dropping-particle":"","family":"Houlihan","given":"Catherine","non-dropping-particle":"","parse-names":false,"suffix":""},{"dropping-particle":"","family":"Howe","given":"Elizabeth","non-dropping-particle":"","parse-names":false,"suffix":""},{"dropping-particle":"","family":"Howell","given":"Nicola","non-dropping-particle":"","parse-names":false,"suffix":""},{"dropping-particle":"","family":"Humphreys","given":"Jonathan","non-dropping-particle":"","parse-names":false,"suffix":""},{"dropping-particle":"","family":"Humphries","given":"Holly E.","non-dropping-particle":"","parse-names":false,"suffix":""},{"dropping-particle":"","family":"Hurley","given":"Katrina","non-dropping-particle":"","parse-names":false,"suffix":""},{"dropping-particle":"","family":"Huson","given":"Claire","non-dropping-particle":"","parse-names":false,"suffix":""},{"dropping-particle":"","family":"Hyder-Wright","given":"Angela","non-dropping-particle":"","parse-names":false,"suffix":""},{"dropping-particle":"","family":"Hyams","given":"Catherine","non-dropping-particle":"","parse-names":false,"suffix":""},{"dropping-particle":"","family":"Ikram","given":"Sabina","non-dropping-particle":"","parse-names":false,"suffix":""},{"dropping-particle":"","family":"Ishwarbhai","given":"Alka","non-dropping-particle":"","parse-names":false,"suffix":""},{"dropping-particle":"","family":"Ivan","given":"Monica","non-dropping-particle":"","parse-names":false,"suffix":""},{"dropping-particle":"","family":"Iveson","given":"Poppy","non-dropping-particle":"","parse-names":false,"suffix":""},{"dropping-particle":"","family":"Iyer","given":"Vidyashankara","non-dropping-particle":"","parse-names":false,"suffix":""},{"dropping-particle":"","family":"Jackson","given":"Frederic","non-dropping-particle":"","parse-names":false,"suffix":""},{"dropping-particle":"","family":"Jager","given":"Jeanne","non-dropping-particle":"De","parse-names":false,"suffix":""},{"dropping-particle":"","family":"Jaumdally","given":"Shameem","non-dropping-particle":"","parse-names":false,"suffix":""},{"dropping-particle":"","family":"Jeffers","given":"Helen","non-dropping-particle":"","parse-names":false,"suffix":""},{"dropping-particle":"","family":"Jesudason","given":"Natasha","non-dropping-particle":"","parse-names":false,"suffix":""},{"dropping-particle":"","family":"Jones","given":"Bryony","non-dropping-particle":"","parse-names":false,"suffix":""},{"dropping-particle":"","family":"Jones","given":"Kathryn","non-dropping-particle":"","parse-names":false,"suffix":""},{"dropping-particle":"","family":"Jones","given":"Elizabeth","non-dropping-particle":"","parse-names":false,"suffix":""},{"dropping-particle":"","family":"Jones","given":"Christopher","non-dropping-particle":"","parse-names":false,"suffix":""},{"dropping-particle":"","family":"Jorge","given":"Marianna Rocha","non-dropping-particle":"","parse-names":false,"suffix":""},{"dropping-particle":"","family":"Jose","given":"Aylin","non-dropping-particle":"","parse-names":false,"suffix":""},{"dropping-particle":"","family":"Joshi","given":"Amar","non-dropping-particle":"","parse-names":false,"suffix":""},{"dropping-particle":"","family":"Júnior","given":"Eduardo A.M.S.","non-dropping-particle":"","parse-names":false,"suffix":""},{"dropping-particle":"","family":"Kadziola","given":"Joanne","non-dropping-particle":"","parse-names":false,"suffix":""},{"dropping-particle":"","family":"Kailath","given":"Reshma","non-dropping-particle":"","parse-names":false,"suffix":""},{"dropping-particle":"","family":"Kana","given":"Faeeza","non-dropping-particle":"","parse-names":false,"suffix":""},{"dropping-particle":"","family":"Karampatsas","given":"Konstantinos","non-dropping-particle":"","parse-names":false,"suffix":""},{"dropping-particle":"","family":"Kasanyinga","given":"Mwila","non-dropping-particle":"","parse-names":false,"suffix":""},{"dropping-particle":"","family":"Keen","given":"Jade","non-dropping-particle":"","parse-names":false,"suffix":""},{"dropping-particle":"","family":"Kelly","given":"Elizabeth J.","non-dropping-particle":"","parse-names":false,"suffix":""},{"dropping-particle":"","family":"Kelly","given":"Dearbhla M.","non-dropping-particle":"","parse-names":false,"suffix":""},{"dropping-particle":"","family":"Kelly","given":"Debbie","non-dropping-particle":"","parse-names":false,"suffix":""},{"dropping-particle":"","family":"Kelly","given":"Sarah","non-dropping-particle":"","parse-names":false,"suffix":""},{"dropping-particle":"","family":"Kerr","given":"David","non-dropping-particle":"","parse-names":false,"suffix":""},{"dropping-particle":"","family":"Kfouri","given":"Renato de Ávila","non-dropping-particle":"","parse-names":false,"suffix":""},{"dropping-particle":"","family":"Khan","given":"Liaquat","non-dropping-particle":"","parse-names":false,"suffix":""},{"dropping-particle":"","family":"Khozoee","given":"Baktash","non-dropping-particle":"","parse-names":false,"suffix":""},{"dropping-particle":"","family":"Kidd","given":"Sarah","non-dropping-particle":"","parse-names":false,"suffix":""},{"dropping-particle":"","family":"Killen","given":"Annabel","non-dropping-particle":"","parse-names":false,"suffix":""},{"dropping-particle":"","family":"Kinch","given":"Jasmin","non-dropping-particle":"","parse-names":false,"suffix":""},{"dropping-particle":"","family":"Kinch","given":"Patrick","non-dropping-particle":"","parse-names":false,"suffix":""},{"dropping-particle":"","family":"King","given":"Lloyd D.W.","non-dropping-particle":"","parse-names":false,"suffix":""},{"dropping-particle":"","family":"King","given":"Thomas B.","non-dropping-particle":"","parse-names":false,"suffix":""},{"dropping-particle":"","family":"Kingham","given":"Lucy","non-dropping-particle":"","parse-names":false,"suffix":""},{"dropping-particle":"","family":"Klenerman","given":"Paul","non-dropping-particle":"","parse-names":false,"suffix":""},{"dropping-particle":"","family":"Knapper","given":"Francesca","non-dropping-particle":"","parse-names":false,"suffix":""},{"dropping-particle":"","family":"Knight","given":"Julian C.","non-dropping-particle":"","parse-names":false,"suffix":""},{"dropping-particle":"","family":"Knott","given":"Daniel","non-dropping-particle":"","parse-names":false,"suffix":""},{"dropping-particle":"","family":"Koleva","given":"Stanislava","non-dropping-particle":"","parse-names":false,"suffix":""},{"dropping-particle":"","family":"Lang","given":"Matilda","non-dropping-particle":"","parse-names":false,"suffix":""},{"dropping-particle":"","family":"Lang","given":"Gail","non-dropping-particle":"","parse-names":false,"suffix":""},{"dropping-particle":"","family":"Larkworthy","given":"Colin W.","non-dropping-particle":"","parse-names":false,"suffix":""},{"dropping-particle":"","family":"Larwood","given":"Jessica P.J.","non-dropping-particle":"","parse-names":false,"suffix":""},{"dropping-particle":"","family":"Law","given":"Rebecca","non-dropping-particle":"","parse-names":false,"suffix":""},{"dropping-particle":"","family":"Lazarus","given":"Erica M.","non-dropping-particle":"","parse-names":false,"suffix":""},{"dropping-particle":"","family":"Leach","given":"Amanda","non-dropping-particle":"","parse-names":false,"suffix":""},{"dropping-particle":"","family":"Lees","given":"Emily A.","non-dropping-particle":"","parse-names":false,"suffix":""},{"dropping-particle":"","family":"Lemm","given":"Nana Marie","non-dropping-particle":"","parse-names":false,"suffix":""},{"dropping-particle":"","family":"Lessa","given":"Alvaro","non-dropping-particle":"","parse-names":false,"suffix":""},{"dropping-particle":"","family":"Leung","given":"Stephanie","non-dropping-particle":"","parse-names":false,"suffix":""},{"dropping-particle":"","family":"Li","given":"Yuanyuan","non-dropping-particle":"","parse-names":false,"suffix":""},{"dropping-particle":"","family":"Lias","given":"Amelia M.","non-dropping-particle":"","parse-names":false,"suffix":""},{"dropping-particle":"","family":"Liatsikos","given":"Kostas","non-dropping-particle":"","parse-names":false,"suffix":""},{"dropping-particle":"","family":"Linder","given":"Aline","non-dropping-particle":"","parse-names":false,"suffix":""},{"dropping-particle":"","family":"Lipworth","given":"Samuel","non-dropping-particle":"","parse-names":false,"suffix":""},{"dropping-particle":"","family":"Liu","given":"Shuchang","non-dropping-particle":"","parse-names":false,"suffix":""},{"dropping-particle":"","family":"Liu","given":"Xinxue","non-dropping-particle":"","parse-names":false,"suffix":""},{"dropping-particle":"","family":"Lloyd","given":"Adam","non-dropping-particle":"","parse-names":false,"suffix":""},{"dropping-particle":"","family":"Lloyd","given":"Stephanie","non-dropping-particle":"","parse-names":false,"suffix":""},{"dropping-particle":"","family":"Loew","given":"Lisa","non-dropping-particle":"","parse-names":false,"suffix":""},{"dropping-particle":"","family":"Lopez Ramon","given":"Raquel","non-dropping-particle":"","parse-names":false,"suffix":""},{"dropping-particle":"","family":"Lora","given":"Leandro","non-dropping-particle":"","parse-names":false,"suffix":""},{"dropping-particle":"","family":"Lowthorpe","given":"Vicki","non-dropping-particle":"","parse-names":false,"suffix":""},{"dropping-particle":"","family":"Luz","given":"Kleber","non-dropping-particle":"","parse-names":false,"suffix":""},{"dropping-particle":"","family":"MacDonald","given":"Jonathan C.","non-dropping-particle":"","parse-names":false,"suffix":""},{"dropping-particle":"","family":"MacGregor","given":"Gordon","non-dropping-particle":"","parse-names":false,"suffix":""},{"dropping-particle":"","family":"Madhavan","given":"Meera","non-dropping-particle":"","parse-names":false,"suffix":""},{"dropping-particle":"","family":"Mainwaring","given":"David O.","non-dropping-particle":"","parse-names":false,"suffix":""},{"dropping-particle":"","family":"Makambwa","given":"Edson","non-dropping-particle":"","parse-names":false,"suffix":""},{"dropping-particle":"","family":"Makinson","given":"Rebecca","non-dropping-particle":"","parse-names":false,"suffix":""},{"dropping-particle":"","family":"Malahleha","given":"Mookho","non-dropping-particle":"","parse-names":false,"suffix":""},{"dropping-particle":"","family":"Malamatsho","given":"Ross","non-dropping-particle":"","parse-names":false,"suffix":""},{"dropping-particle":"","family":"Mallett","given":"Garry","non-dropping-particle":"","parse-names":false,"suffix":""},{"dropping-particle":"","family":"Mansatta","given":"Kushal","non-dropping-particle":"","parse-names":false,"suffix":""},{"dropping-particle":"","family":"Maoko","given":"Takalani","non-dropping-particle":"","parse-names":false,"suffix":""},{"dropping-particle":"","family":"Mapetla","given":"Katlego","non-dropping-particle":"","parse-names":false,"suffix":""},{"dropping-particle":"","family":"Marchevsky","given":"Natalie G.","non-dropping-particle":"","parse-names":false,"suffix":""},{"dropping-particle":"","family":"Marinou","given":"Spyridoula","non-dropping-particle":"","parse-names":false,"suffix":""},{"dropping-particle":"","family":"Marlow","given":"Emma","non-dropping-particle":"","parse-names":false,"suffix":""},{"dropping-particle":"","family":"Marques","given":"Gabriela N.","non-dropping-particle":"","parse-names":false,"suffix":""},{"dropping-particle":"","family":"Marriott","given":"Paula","non-dropping-particle":"","parse-names":false,"suffix":""},{"dropping-particle":"","family":"Marshall","given":"Richard P.","non-dropping-particle":"","parse-names":false,"suffix":""},{"dropping-particle":"","family":"Marshall","given":"Julia L.","non-dropping-particle":"","parse-names":false,"suffix":""},{"dropping-particle":"","family":"Martins","given":"Flávia J.","non-dropping-particle":"","parse-names":false,"suffix":""},{"dropping-particle":"","family":"Masenya","given":"Masebole","non-dropping-particle":"","parse-names":false,"suffix":""},{"dropping-particle":"","family":"Masilela","given":"Mduduzi","non-dropping-particle":"","parse-names":false,"suffix":""},{"dropping-particle":"","family":"Masters","given":"Shauna K.","non-dropping-particle":"","parse-names":false,"suffix":""},{"dropping-particle":"","family":"Mathew","given":"Moncy","non-dropping-particle":"","parse-names":false,"suffix":""},{"dropping-particle":"","family":"Matlebjane","given":"Hosea","non-dropping-particle":"","parse-names":false,"suffix":""},{"dropping-particle":"","family":"Matshidiso","given":"Kedidimetse","non-dropping-particle":"","parse-names":false,"suffix":""},{"dropping-particle":"","family":"Mazur","given":"Olga","non-dropping-particle":"","parse-names":false,"suffix":""},{"dropping-particle":"","family":"Mazzella","given":"Andrea","non-dropping-particle":"","parse-names":false,"suffix":""},{"dropping-particle":"","family":"McCaughan","given":"Hugh","non-dropping-particle":"","parse-names":false,"suffix":""},{"dropping-particle":"","family":"McEwan","given":"Joanne","non-dropping-particle":"","parse-names":false,"suffix":""},{"dropping-particle":"","family":"McGlashan","given":"Joanna","non-dropping-particle":"","parse-names":false,"suffix":""},{"dropping-particle":"","family":"McInroy","given":"Lorna","non-dropping-particle":"","parse-names":false,"suffix":""},{"dropping-particle":"","family":"McIntyre","given":"Zoe","non-dropping-particle":"","parse-names":false,"suffix":""},{"dropping-particle":"","family":"McLenaghan","given":"Daniela","non-dropping-particle":"","parse-names":false,"suffix":""},{"dropping-particle":"","family":"McRobert","given":"Nicky","non-dropping-particle":"","parse-names":false,"suffix":""},{"dropping-particle":"","family":"McSwiggan","given":"Steve","non-dropping-particle":"","parse-names":false,"suffix":""},{"dropping-particle":"","family":"Megson","given":"Clare","non-dropping-particle":"","parse-names":false,"suffix":""},{"dropping-particle":"","family":"Mehdipour","given":"Savviz","non-dropping-particle":"","parse-names":false,"suffix":""},{"dropping-particle":"","family":"Meijs","given":"Wilma","non-dropping-particle":"","parse-names":false,"suffix":""},{"dropping-particle":"","family":"Mendonça","given":"Renata N.Á.","non-dropping-particle":"","parse-names":false,"suffix":""},{"dropping-particle":"","family":"Mentzer","given":"Alexander J.","non-dropping-particle":"","parse-names":false,"suffix":""},{"dropping-particle":"","family":"Mirtorabi","given":"Neginsadat","non-dropping-particle":"","parse-names":false,"suffix":""},{"dropping-particle":"","family":"Mitton","given":"Celia","non-dropping-particle":"","parse-names":false,"suffix":""},{"dropping-particle":"","family":"Mnyakeni","given":"Sibusiso","non-dropping-particle":"","parse-names":false,"suffix":""},{"dropping-particle":"","family":"Moghaddas","given":"Fiona","non-dropping-particle":"","parse-names":false,"suffix":""},{"dropping-particle":"","family":"Molapo","given":"Kgaogelo","non-dropping-particle":"","parse-names":false,"suffix":""},{"dropping-particle":"","family":"Moloi","given":"Mapule","non-dropping-particle":"","parse-names":false,"suffix":""},{"dropping-particle":"","family":"Moore","given":"Maria","non-dropping-particle":"","parse-names":false,"suffix":""},{"dropping-particle":"","family":"Moraes-Pinto","given":"M. Isabel","non-dropping-particle":"","parse-names":false,"suffix":""},{"dropping-particle":"","family":"Moran","given":"Marni","non-dropping-particle":"","parse-names":false,"suffix":""},{"dropping-particle":"","family":"Morey","given":"Ella","non-dropping-particle":"","parse-names":false,"suffix":""},{"dropping-particle":"","family":"Morgans","given":"Róisín","non-dropping-particle":"","parse-names":false,"suffix":""},{"dropping-particle":"","family":"Morris","given":"Susan","non-dropping-particle":"","parse-names":false,"suffix":""},{"dropping-particle":"","family":"Morris","given":"Sheila","non-dropping-particle":"","parse-names":false,"suffix":""},{"dropping-particle":"","family":"Morris","given":"Helen C.","non-dropping-particle":"","parse-names":false,"suffix":""},{"dropping-particle":"","family":"Morselli","given":"Franca","non-dropping-particle":"","parse-names":false,"suffix":""},{"dropping-particle":"","family":"Morshead","given":"Gertraud","non-dropping-particle":"","parse-names":false,"suffix":""},{"dropping-particle":"","family":"Morter","given":"Richard","non-dropping-particle":"","parse-names":false,"suffix":""},{"dropping-particle":"","family":"Mottal","given":"Lynelle","non-dropping-particle":"","parse-names":false,"suffix":""},{"dropping-particle":"","family":"Moultrie","given":"Andrew","non-dropping-particle":"","parse-names":false,"suffix":""},{"dropping-particle":"","family":"Moya","given":"Nathifa","non-dropping-particle":"","parse-names":false,"suffix":""},{"dropping-particle":"","family":"Mpelembue","given":"Mushiya","non-dropping-particle":"","parse-names":false,"suffix":""},{"dropping-particle":"","family":"Msomi","given":"Sibekezelo","non-dropping-particle":"","parse-names":false,"suffix":""},{"dropping-particle":"","family":"Mugodi","given":"Yvonne","non-dropping-particle":"","parse-names":false,"suffix":""},{"dropping-particle":"","family":"Mukhopadhyay","given":"Ekta","non-dropping-particle":"","parse-names":false,"suffix":""},{"dropping-particle":"","family":"Muller","given":"Jilly","non-dropping-particle":"","parse-names":false,"suffix":""},{"dropping-particle":"","family":"Munro","given":"Alasdair","non-dropping-particle":"","parse-names":false,"suffix":""},{"dropping-particle":"","family":"Munro","given":"Claire","non-dropping-particle":"","parse-names":false,"suffix":""},{"dropping-particle":"","family":"Murphy","given":"Sarah","non-dropping-particle":"","parse-names":false,"suffix":""},{"dropping-particle":"","family":"Mweu","given":"Philomena","non-dropping-particle":"","parse-names":false,"suffix":""},{"dropping-particle":"","family":"Myasaki","given":"Celia Hatsuko","non-dropping-particle":"","parse-names":false,"suffix":""},{"dropping-particle":"","family":"Naik","given":"Gurudutt","non-dropping-particle":"","parse-names":false,"suffix":""},{"dropping-particle":"","family":"Naker","given":"Kush","non-dropping-particle":"","parse-names":false,"suffix":""},{"dropping-particle":"","family":"Nastouli","given":"Eleni","non-dropping-particle":"","parse-names":false,"suffix":""},{"dropping-particle":"","family":"Nazir","given":"Abida","non-dropping-particle":"","parse-names":false,"suffix":""},{"dropping-particle":"","family":"Ndlovu","given":"Bongani","non-dropping-particle":"","parse-names":false,"suffix":""},{"dropping-particle":"","family":"Neffa","given":"Fabio","non-dropping-particle":"","parse-names":false,"suffix":""},{"dropping-particle":"","family":"Njenga","given":"Cecilia","non-dropping-particle":"","parse-names":false,"suffix":""},{"dropping-particle":"","family":"Noal","given":"Helena","non-dropping-particle":"","parse-names":false,"suffix":""},{"dropping-particle":"","family":"Noé","given":"Andrés","non-dropping-particle":"","parse-names":false,"suffix":""},{"dropping-particle":"","family":"Novaes","given":"Gabrielle","non-dropping-particle":"","parse-names":false,"suffix":""},{"dropping-particle":"","family":"Nugent","given":"Fay L.","non-dropping-particle":"","parse-names":false,"suffix":""},{"dropping-particle":"","family":"Nunes","given":"Géssika","non-dropping-particle":"","parse-names":false,"suffix":""},{"dropping-particle":"","family":"O'Brien","given":"Katie","non-dropping-particle":"","parse-names":false,"suffix":""},{"dropping-particle":"","family":"O'Connor","given":"Daniel","non-dropping-particle":"","parse-names":false,"suffix":""},{"dropping-particle":"","family":"Odam","given":"Miranda","non-dropping-particle":"","parse-names":false,"suffix":""},{"dropping-particle":"","family":"Oelofse","given":"Suzette","non-dropping-particle":"","parse-names":false,"suffix":""},{"dropping-particle":"","family":"Oguti","given":"Blanche","non-dropping-particle":"","parse-names":false,"suffix":""},{"dropping-particle":"","family":"Olchawski","given":"Victoria","non-dropping-particle":"","parse-names":false,"suffix":""},{"dropping-particle":"","family":"Oldfield","given":"Neil J.","non-dropping-particle":"","parse-names":false,"suffix":""},{"dropping-particle":"","family":"Oliveira","given":"Marianne G.","non-dropping-particle":"","parse-names":false,"suffix":""},{"dropping-particle":"","family":"Oliveira","given":"Catarina","non-dropping-particle":"","parse-names":false,"suffix":""},{"dropping-particle":"","family":"Oosthuizen","given":"Angela","non-dropping-particle":"","parse-names":false,"suffix":""},{"dropping-particle":"","family":"O'Reilly","given":"Paula","non-dropping-particle":"","parse-names":false,"suffix":""},{"dropping-particle":"","family":"Osborne","given":"Piper","non-dropping-particle":"","parse-names":false,"suffix":""},{"dropping-particle":"","family":"Owen","given":"David R.J.","non-dropping-particle":"","parse-names":false,"suffix":""},{"dropping-particle":"","family":"Owen","given":"Lydia","non-dropping-particle":"","parse-names":false,"suffix":""},{"dropping-particle":"","family":"Owens","given":"Daniel","non-dropping-particle":"","parse-names":false,"suffix":""},{"dropping-particle":"","family":"Owino","given":"Nelly","non-dropping-particle":"","parse-names":false,"suffix":""},{"dropping-particle":"","family":"Pacurar","given":"Mihaela","non-dropping-particle":"","parse-names":false,"suffix":""},{"dropping-particle":"","family":"Paiva","given":"Brenda V.B.","non-dropping-particle":"","parse-names":false,"suffix":""},{"dropping-particle":"","family":"Palhares","given":"Edna M.F.","non-dropping-particle":"","parse-names":false,"suffix":""},{"dropping-particle":"","family":"Palmer","given":"Susan","non-dropping-particle":"","parse-names":false,"suffix":""},{"dropping-particle":"","family":"Parkinson","given":"Sivapriyai","non-dropping-particle":"","parse-names":false,"suffix":""},{"dropping-particle":"","family":"Parracho","given":"Helena M.R.T.","non-dropping-particle":"","parse-names":false,"suffix":""},{"dropping-particle":"","family":"Parsons","given":"Karen","non-dropping-particle":"","parse-names":false,"suffix":""},{"dropping-particle":"","family":"Patel","given":"Dipak","non-dropping-particle":"","parse-names":false,"suffix":""},{"dropping-particle":"","family":"Patel","given":"Bhumika","non-dropping-particle":"","parse-names":false,"suffix":""},{"dropping-particle":"","family":"Patel","given":"Faeezah","non-dropping-particle":"","parse-names":false,"suffix":""},{"dropping-particle":"","family":"Patel","given":"Kelly","non-dropping-particle":"","parse-names":false,"suffix":""},{"dropping-particle":"","family":"Patrick-Smith","given":"Maia","non-dropping-particle":"","parse-names":false,"suffix":""},{"dropping-particle":"","family":"Payne","given":"Ruth O.","non-dropping-particle":"","parse-names":false,"suffix":""},{"dropping-particle":"","family":"Peng","given":"Yanchun","non-dropping-particle":"","parse-names":false,"suffix":""},{"dropping-particle":"","family":"Penn","given":"Elizabeth J.","non-dropping-particle":"","parse-names":false,"suffix":""},{"dropping-particle":"","family":"Pennington","given":"Anna","non-dropping-particle":"","parse-names":false,"suffix":""},{"dropping-particle":"","family":"Peralta Alvarez","given":"Marco Polo","non-dropping-particle":"","parse-names":false,"suffix":""},{"dropping-particle":"","family":"Perring","given":"James","non-dropping-particle":"","parse-names":false,"suffix":""},{"dropping-particle":"","family":"Perry","given":"Nicola","non-dropping-particle":"","parse-names":false,"suffix":""},{"dropping-particle":"","family":"Perumal","given":"Rubeshan","non-dropping-particle":"","parse-names":false,"suffix":""},{"dropping-particle":"","family":"Petkar","given":"Sahir","non-dropping-particle":"","parse-names":false,"suffix":""},{"dropping-particle":"","family":"Philip","given":"Tricia","non-dropping-particle":"","parse-names":false,"suffix":""},{"dropping-particle":"","family":"Phillips","given":"Daniel J.","non-dropping-particle":"","parse-names":false,"suffix":""},{"dropping-particle":"","family":"Phillips","given":"Jennifer","non-dropping-particle":"","parse-names":false,"suffix":""},{"dropping-particle":"","family":"Phohu","given":"Mary Kgomotso","non-dropping-particle":"","parse-names":false,"suffix":""},{"dropping-particle":"","family":"Pickup","given":"Lorinda","non-dropping-particle":"","parse-names":false,"suffix":""},{"dropping-particle":"","family":"Pieterse","given":"Sonja","non-dropping-particle":"","parse-names":false,"suffix":""},{"dropping-particle":"","family":"Piper","given":"Jo","non-dropping-particle":"","parse-names":false,"suffix":""},{"dropping-particle":"","family":"Pipini","given":"Dimitra","non-dropping-particle":"","parse-names":false,"suffix":""},{"dropping-particle":"","family":"Plank","given":"Mary","non-dropping-particle":"","parse-names":false,"suffix":""},{"dropping-particle":"","family":"Plessis","given":"Joan","non-dropping-particle":"Du","parse-names":false,"suffix":""},{"dropping-particle":"","family":"Pollard","given":"Samuel","non-dropping-particle":"","parse-names":false,"suffix":""},{"dropping-particle":"","family":"Pooley","given":"Jennifer","non-dropping-particle":"","parse-names":false,"suffix":""},{"dropping-particle":"","family":"Pooran","given":"Anil","non-dropping-particle":"","parse-names":false,"suffix":""},{"dropping-particle":"","family":"Poulton","given":"Ian","non-dropping-particle":"","parse-names":false,"suffix":""},{"dropping-particle":"","family":"Powers","given":"Claire","non-dropping-particle":"","parse-names":false,"suffix":""},{"dropping-particle":"","family":"Presa","given":"Fernando B.","non-dropping-particle":"","parse-names":false,"suffix":""},{"dropping-particle":"","family":"Price","given":"David A.","non-dropping-particle":"","parse-names":false,"suffix":""},{"dropping-particle":"","family":"Price","given":"Vivien","non-dropping-particle":"","parse-names":false,"suffix":""},{"dropping-particle":"","family":"Primeira","given":"Marcelo","non-dropping-particle":"","parse-names":false,"suffix":""},{"dropping-particle":"","family":"Proud","given":"Pamela C.","non-dropping-particle":"","parse-names":false,"suffix":""},{"dropping-particle":"","family":"Provstgaard-Morys","given":"Samuel","non-dropping-particle":"","parse-names":false,"suffix":""},{"dropping-particle":"","family":"Pueschel","given":"Sophie","non-dropping-particle":"","parse-names":false,"suffix":""},{"dropping-particle":"","family":"Pulido","given":"David","non-dropping-particle":"","parse-names":false,"suffix":""},{"dropping-particle":"","family":"Quaid","given":"Sheena","non-dropping-particle":"","parse-names":false,"suffix":""},{"dropping-particle":"","family":"Rabara","given":"Ria","non-dropping-particle":"","parse-names":false,"suffix":""},{"dropping-particle":"","family":"Radford","given":"Alexandra","non-dropping-particle":"","parse-names":false,"suffix":""},{"dropping-particle":"","family":"Radia","given":"Kajal","non-dropping-particle":"","parse-names":false,"suffix":""},{"dropping-particle":"","family":"Rajapaska","given":"Durga","non-dropping-particle":"","parse-names":false,"suffix":""},{"dropping-particle":"","family":"Rajeswaran","given":"Thurkka","non-dropping-particle":"","parse-names":false,"suffix":""},{"dropping-particle":"","family":"Ramos","given":"Alberto San Francisco","non-dropping-particle":"","parse-names":false,"suffix":""},{"dropping-particle":"","family":"Ramos Lopez","given":"Fernando","non-dropping-particle":"","parse-names":false,"suffix":""},{"dropping-particle":"","family":"Rampling","given":"Tommy","non-dropping-particle":"","parse-names":false,"suffix":""},{"dropping-particle":"","family":"Rand","given":"Jade","non-dropping-particle":"","parse-names":false,"suffix":""},{"dropping-particle":"","family":"Ratcliffe","given":"Helen","non-dropping-particle":"","parse-names":false,"suffix":""},{"dropping-particle":"","family":"Rawlinson","given":"Tom","non-dropping-particle":"","parse-names":false,"suffix":""},{"dropping-particle":"","family":"Rea","given":"David","non-dropping-particle":"","parse-names":false,"suffix":""},{"dropping-particle":"","family":"Rees","given":"Byron","non-dropping-particle":"","parse-names":false,"suffix":""},{"dropping-particle":"","family":"Reiné","given":"Jesús","non-dropping-particle":"","parse-names":false,"suffix":""},{"dropping-particle":"","family":"Resuello-Dauti","given":"Mila","non-dropping-particle":"","parse-names":false,"suffix":""},{"dropping-particle":"","family":"Reyes Pabon","given":"Emilia","non-dropping-particle":"","parse-names":false,"suffix":""},{"dropping-particle":"","family":"Ribiero","given":"Carla M.","non-dropping-particle":"","parse-names":false,"suffix":""},{"dropping-particle":"","family":"Ricamara","given":"Marivic","non-dropping-particle":"","parse-names":false,"suffix":""},{"dropping-particle":"","family":"Richter","given":"Alex","non-dropping-particle":"","parse-names":false,"suffix":""},{"dropping-particle":"","family":"Ritchie","given":"Neil","non-dropping-particle":"","parse-names":false,"suffix":""},{"dropping-particle":"","family":"Ritchie","given":"Adam J.","non-dropping-particle":"","parse-names":false,"suffix":""},{"dropping-particle":"","family":"Robbins","given":"Alexander J.","non-dropping-particle":"","parse-names":false,"suffix":""},{"dropping-particle":"","family":"Roberts","given":"Hannah","non-dropping-particle":"","parse-names":false,"suffix":""},{"dropping-particle":"","family":"Robinson","given":"Ryan E.","non-dropping-particle":"","parse-names":false,"suffix":""},{"dropping-particle":"","family":"Robinson","given":"Hannah","non-dropping-particle":"","parse-names":false,"suffix":""},{"dropping-particle":"","family":"Rocchetti","given":"Talita T.","non-dropping-particle":"","parse-names":false,"suffix":""},{"dropping-particle":"","family":"Rocha","given":"Beatriz Pinho","non-dropping-particle":"","parse-names":false,"suffix":""},{"dropping-particle":"","family":"Roche","given":"Sophie","non-dropping-particle":"","parse-names":false,"suffix":""},{"dropping-particle":"","family":"Rollier","given":"Christine","non-dropping-particle":"","parse-names":false,"suffix":""},{"dropping-particle":"","family":"Rose","given":"Louisa","non-dropping-particle":"","parse-names":false,"suffix":""},{"dropping-particle":"","family":"Ross Russell","given":"Amy L.","non-dropping-particle":"","parse-names":false,"suffix":""},{"dropping-particle":"","family":"Rossouw","given":"Lindie","non-dropping-particle":"","parse-names":false,"suffix":""},{"dropping-particle":"","family":"Royal","given":"Simon","non-dropping-particle":"","parse-names":false,"suffix":""},{"dropping-particle":"","family":"Rudiansyah","given":"Indra","non-dropping-particle":"","parse-names":false,"suffix":""},{"dropping-particle":"","family":"Ruiz","given":"Sarah","non-dropping-particle":"","parse-names":false,"suffix":""},{"dropping-particle":"","family":"Saich","given":"Stephen","non-dropping-particle":"","parse-names":false,"suffix":""},{"dropping-particle":"","family":"Sala","given":"Claudia","non-dropping-particle":"","parse-names":false,"suffix":""},{"dropping-particle":"","family":"Sale","given":"Jessica","non-dropping-particle":"","parse-names":false,"suffix":""},{"dropping-particle":"","family":"Salman","given":"Ahmed M.","non-dropping-particle":"","parse-names":false,"suffix":""},{"dropping-particle":"","family":"Salvador","given":"Natalia","non-dropping-particle":"","parse-names":false,"suffix":""},{"dropping-particle":"","family":"Salvador","given":"Stephannie","non-dropping-particle":"","parse-names":false,"suffix":""},{"dropping-particle":"","family":"Sampaio","given":"Milla","non-dropping-particle":"","parse-names":false,"suffix":""},{"dropping-particle":"","family":"Samson","given":"Annette D.","non-dropping-particle":"","parse-names":false,"suffix":""},{"dropping-particle":"","family":"Sanchez-Gonzalez","given":"Amada","non-dropping-particle":"","parse-names":false,"suffix":""},{"dropping-particle":"","family":"Sanders","given":"Helen","non-dropping-particle":"","parse-names":false,"suffix":""},{"dropping-particle":"","family":"Sanders","given":"Katherine","non-dropping-particle":"","parse-names":false,"suffix":""},{"dropping-particle":"","family":"Santos","given":"Erika","non-dropping-particle":"","parse-names":false,"suffix":""},{"dropping-particle":"","family":"Santos Guerra","given":"Mayara F.S.","non-dropping-particle":"","parse-names":false,"suffix":""},{"dropping-particle":"","family":"Satti","given":"Iman","non-dropping-particle":"","parse-names":false,"suffix":""},{"dropping-particle":"","family":"Saunders","given":"Jack E.","non-dropping-particle":"","parse-names":false,"suffix":""},{"dropping-particle":"","family":"Saunders","given":"Caroline","non-dropping-particle":"","parse-names":false,"suffix":""},{"dropping-particle":"","family":"Sayed","given":"Aakifah","non-dropping-particle":"","parse-names":false,"suffix":""},{"dropping-particle":"","family":"Schim van der Loeff","given":"Ina","non-dropping-particle":"","parse-names":false,"suffix":""},{"dropping-particle":"","family":"Schmid","given":"Annina B.","non-dropping-particle":"","parse-names":false,"suffix":""},{"dropping-particle":"","family":"Schofield","given":"Ella","non-dropping-particle":"","parse-names":false,"suffix":""},{"dropping-particle":"","family":"Screaton","given":"Gavin","non-dropping-particle":"","parse-names":false,"suffix":""},{"dropping-particle":"","family":"Seddiqi","given":"Samiullah","non-dropping-particle":"","parse-names":false,"suffix":""},{"dropping-particle":"","family":"Segireddy","given":"Rameswara R.","non-dropping-particle":"","parse-names":false,"suffix":""},{"dropping-particle":"","family":"Senger","given":"Roberta","non-dropping-particle":"","parse-names":false,"suffix":""},{"dropping-particle":"","family":"Serrano","given":"Sonia","non-dropping-particle":"","parse-names":false,"suffix":""},{"dropping-particle":"","family":"Shah","given":"Rajiv","non-dropping-particle":"","parse-names":false,"suffix":""},{"dropping-particle":"","family":"Shaik","given":"Imam","non-dropping-particle":"","parse-names":false,"suffix":""},{"dropping-particle":"","family":"Sharpe","given":"Hannah E.","non-dropping-particle":"","parse-names":false,"suffix":""},{"dropping-particle":"","family":"Sharrocks","given":"Katherine","non-dropping-particle":"","parse-names":false,"suffix":""},{"dropping-particle":"","family":"Shaw","given":"Robert","non-dropping-particle":"","parse-names":false,"suffix":""},{"dropping-particle":"","family":"Shea","given":"Adam","non-dropping-particle":"","parse-names":false,"suffix":""},{"dropping-particle":"","family":"Shepherd","given":"Amy","non-dropping-particle":"","parse-names":false,"suffix":""},{"dropping-particle":"","family":"Shepherd","given":"James G.","non-dropping-particle":"","parse-names":false,"suffix":""},{"dropping-particle":"","family":"Shiham","given":"Farah","non-dropping-particle":"","parse-names":false,"suffix":""},{"dropping-particle":"","family":"Sidhom","given":"Emad","non-dropping-particle":"","parse-names":false,"suffix":""},{"dropping-particle":"","family":"Silk","given":"Sarah E.","non-dropping-particle":"","parse-names":false,"suffix":""},{"dropping-particle":"","family":"Silva Moraes","given":"Antonio Carlos","non-dropping-particle":"da","parse-names":false,"suffix":""},{"dropping-particle":"","family":"Silva-Junior","given":"Gilberto","non-dropping-particle":"","parse-names":false,"suffix":""},{"dropping-particle":"","family":"Silva-Reyes","given":"Laura","non-dropping-particle":"","parse-names":false,"suffix":""},{"dropping-particle":"","family":"Silveira","given":"Anderson D.","non-dropping-particle":"","parse-names":false,"suffix":""},{"dropping-particle":"","family":"Silveira","given":"Mariana B.V.","non-dropping-particle":"","parse-names":false,"suffix":""},{"dropping-particle":"","family":"Sinha","given":"Jaisi","non-dropping-particle":"","parse-names":false,"suffix":""},{"dropping-particle":"","family":"Skelly","given":"Donal T.","non-dropping-particle":"","parse-names":false,"suffix":""},{"dropping-particle":"","family":"Smith","given":"Daniel C.","non-dropping-particle":"","parse-names":false,"suffix":""},{"dropping-particle":"","family":"Smith","given":"Nick","non-dropping-particle":"","parse-names":false,"suffix":""},{"dropping-particle":"","family":"Smith","given":"Holly E.","non-dropping-particle":"","parse-names":false,"suffix":""},{"dropping-particle":"","family":"Smith","given":"David J.","non-dropping-particle":"","parse-names":false,"suffix":""},{"dropping-particle":"","family":"Smith","given":"Catherine C.","non-dropping-particle":"","parse-names":false,"suffix":""},{"dropping-particle":"","family":"Soares","given":"Airanuédida","non-dropping-particle":"","parse-names":false,"suffix":""},{"dropping-particle":"","family":"Soares","given":"Tiago","non-dropping-particle":"","parse-names":false,"suffix":""},{"dropping-particle":"","family":"Solórzano","given":"Carla","non-dropping-particle":"","parse-names":false,"suffix":""},{"dropping-particle":"","family":"Sorio","given":"Guilherme L.","non-dropping-particle":"","parse-names":false,"suffix":""},{"dropping-particle":"","family":"Sorley","given":"Kim","non-dropping-particle":"","parse-names":false,"suffix":""},{"dropping-particle":"","family":"Sosa-Rodriguez","given":"Tiffany","non-dropping-particle":"","parse-names":false,"suffix":""},{"dropping-particle":"","family":"Souza","given":"Cinthia M.C.D.L.","non-dropping-particle":"","parse-names":false,"suffix":""},{"dropping-particle":"","family":"Souza","given":"Bruno S.D.F.","non-dropping-particle":"","parse-names":false,"suffix":""},{"dropping-particle":"","family":"Souza","given":"Alessandra R.","non-dropping-particle":"","parse-names":false,"suffix":""},{"dropping-particle":"","family":"Spencer","given":"Alexandra J.","non-dropping-particle":"","parse-names":false,"suffix":""},{"dropping-particle":"","family":"Spina","given":"Fernanda","non-dropping-particle":"","parse-names":false,"suffix":""},{"dropping-particle":"","family":"Spoors","given":"Louise","non-dropping-particle":"","parse-names":false,"suffix":""},{"dropping-particle":"","family":"Stafford","given":"Lizzie","non-dropping-particle":"","parse-names":false,"suffix":""},{"dropping-particle":"","family":"Stamford","given":"Imogen","non-dropping-particle":"","parse-names":false,"suffix":""},{"dropping-particle":"","family":"Starinskij","given":"Igor","non-dropping-particle":"","parse-names":false,"suffix":""},{"dropping-particle":"","family":"Stein","given":"Ricardo","non-dropping-particle":"","parse-names":false,"suffix":""},{"dropping-particle":"","family":"Steven","given":"Jill","non-dropping-particle":"","parse-names":false,"suffix":""},{"dropping-particle":"","family":"Stockdale","given":"Lisa","non-dropping-particle":"","parse-names":false,"suffix":""},{"dropping-particle":"V.","family":"Stockwell","given":"Lisa","non-dropping-particle":"","parse-names":false,"suffix":""},{"dropping-particle":"","family":"Strickland","given":"Louise H.","non-dropping-particle":"","parse-names":false,"suffix":""},{"dropping-particle":"","family":"Stuart","given":"Arabella C.","non-dropping-particle":"","parse-names":false,"suffix":""},{"dropping-particle":"","family":"Sturdy","given":"Ann","non-dropping-particle":"","parse-names":false,"suffix":""},{"dropping-particle":"","family":"Sutton","given":"Natalina","non-dropping-particle":"","parse-names":false,"suffix":""},{"dropping-particle":"","family":"Szigeti","given":"Anna","non-dropping-particle":"","parse-names":false,"suffix":""},{"dropping-particle":"","family":"Tahiri-Alaoui","given":"Abdessamad","non-dropping-particle":"","parse-names":false,"suffix":""},{"dropping-particle":"","family":"Tanner","given":"Rachel","non-dropping-particle":"","parse-names":false,"suffix":""},{"dropping-particle":"","family":"Taoushanis","given":"Carol","non-dropping-particle":"","parse-names":false,"suffix":""},{"dropping-particle":"","family":"Tarr","given":"Alexander W.","non-dropping-particle":"","parse-names":false,"suffix":""},{"dropping-particle":"","family":"Taylor","given":"Keja","non-dropping-particle":"","parse-names":false,"suffix":""},{"dropping-particle":"","family":"Taylor","given":"Ursula","non-dropping-particle":"","parse-names":false,"suffix":""},{"dropping-particle":"","family":"Taylor","given":"Iona Jennifer","non-dropping-particle":"","parse-names":false,"suffix":""},{"dropping-particle":"","family":"Taylor","given":"Justin","non-dropping-particle":"","parse-names":false,"suffix":""},{"dropping-particle":"","family":"Water Naude","given":"Rebecca","non-dropping-particle":"te","parse-names":false,"suffix":""},{"dropping-particle":"","family":"Themistocleous","given":"Yrene","non-dropping-particle":"","parse-names":false,"suffix":""},{"dropping-particle":"","family":"Themistocleous","given":"Andreas","non-dropping-particle":"","parse-names":false,"suffix":""},{"dropping-particle":"","family":"Thomas","given":"Merin","non-dropping-particle":"","parse-names":false,"suffix":""},{"dropping-particle":"","family":"Thomas","given":"Kelly","non-dropping-particle":"","parse-names":false,"suffix":""},{"dropping-particle":"","family":"Thomas","given":"Tonia M.","non-dropping-particle":"","parse-names":false,"suffix":""},{"dropping-particle":"","family":"Thombrayil","given":"Asha","non-dropping-particle":"","parse-names":false,"suffix":""},{"dropping-particle":"","family":"Thompson","given":"Fawziyah","non-dropping-particle":"","parse-names":false,"suffix":""},{"dropping-particle":"","family":"Thompson","given":"Amber","non-dropping-particle":"","parse-names":false,"suffix":""},{"dropping-particle":"","family":"Thompson","given":"Kevin","non-dropping-particle":"","parse-names":false,"suffix":""},{"dropping-particle":"","family":"Thompson","given":"Ameeka","non-dropping-particle":"","parse-names":false,"suffix":""},{"dropping-particle":"","family":"Thomson","given":"Julia","non-dropping-particle":"","parse-names":false,"suffix":""},{"dropping-particle":"","family":"Thornton-Jones","given":"Viv","non-dropping-particle":"","parse-names":false,"suffix":""},{"dropping-particle":"","family":"Tighe","given":"Patrick J.","non-dropping-particle":"","parse-names":false,"suffix":""},{"dropping-particle":"","family":"Tinoco","given":"Lygia Accioly","non-dropping-particle":"","parse-names":false,"suffix":""},{"dropping-particle":"","family":"Tiongson","given":"Gerlynn","non-dropping-particle":"","parse-names":false,"suffix":""},{"dropping-particle":"","family":"Tladinyane","given":"Bonolo","non-dropping-particle":"","parse-names":false,"suffix":""},{"dropping-particle":"","family":"Tomasicchio","given":"Michele","non-dropping-particle":"","parse-names":false,"suffix":""},{"dropping-particle":"","family":"Tomic","given":"Adriana","non-dropping-particle":"","parse-names":false,"suffix":""},{"dropping-particle":"","family":"Tonks","given":"Susan","non-dropping-particle":"","parse-names":false,"suffix":""},{"dropping-particle":"","family":"Towner","given":"James","non-dropping-particle":"","parse-names":false,"suffix":""},{"dropping-particle":"","family":"Tran","given":"Nguyen","non-dropping-particle":"","parse-names":false,"suffix":""},{"dropping-particle":"","family":"Tree","given":"Julia","non-dropping-particle":"","parse-names":false,"suffix":""},{"dropping-particle":"","family":"Trillana","given":"Gerry","non-dropping-particle":"","parse-names":false,"suffix":""},{"dropping-particle":"","family":"Trinham","given":"Charlotte","non-dropping-particle":"","parse-names":false,"suffix":""},{"dropping-particle":"","family":"Trivett","given":"Rose","non-dropping-particle":"","parse-names":false,"suffix":""},{"dropping-particle":"","family":"Truby","given":"Adam","non-dropping-particle":"","parse-names":false,"suffix":""},{"dropping-particle":"","family":"Tsheko","given":"Betty Lebogang","non-dropping-particle":"","parse-names":false,"suffix":""},{"dropping-particle":"","family":"Turabi","given":"Aadil","non-dropping-particle":"","parse-names":false,"suffix":""},{"dropping-particle":"","family":"Turner","given":"Richard","non-dropping-particle":"","parse-names":false,"suffix":""},{"dropping-particle":"","family":"Turner","given":"Cheryl","non-dropping-particle":"","parse-names":false,"suffix":""},{"dropping-particle":"","family":"Ulaszewska","given":"Marta","non-dropping-particle":"","parse-names":false,"suffix":""},{"dropping-particle":"","family":"Underwood","given":"Benjamin R.","non-dropping-particle":"","parse-names":false,"suffix":""},{"dropping-particle":"","family":"Varughese","given":"Rachel","non-dropping-particle":"","parse-names":false,"suffix":""},{"dropping-particle":"","family":"Verbart","given":"Dennis","non-dropping-particle":"","parse-names":false,"suffix":""},{"dropping-particle":"","family":"Verheul","given":"Marije","non-dropping-particle":"","parse-names":false,"suffix":""},{"dropping-particle":"","family":"Vichos","given":"Iason","non-dropping-particle":"","parse-names":false,"suffix":""},{"dropping-particle":"","family":"Vieira","given":"Taiane","non-dropping-particle":"","parse-names":false,"suffix":""},{"dropping-particle":"","family":"Waddington","given":"Claire S.","non-dropping-particle":"","parse-names":false,"suffix":""},{"dropping-particle":"","family":"Walker","given":"Laura","non-dropping-particle":"","parse-names":false,"suffix":""},{"dropping-particle":"","family":"Wallis","given":"Erica","non-dropping-particle":"","parse-names":false,"suffix":""},{"dropping-particle":"","family":"Wand","given":"Matthew","non-dropping-particle":"","parse-names":false,"suffix":""},{"dropping-particle":"","family":"Warbick","given":"Deborah","non-dropping-particle":"","parse-names":false,"suffix":""},{"dropping-particle":"","family":"Wardell","given":"Theresa","non-dropping-particle":"","parse-names":false,"suffix":""},{"dropping-particle":"","family":"Warimwe","given":"George","non-dropping-particle":"","parse-names":false,"suffix":""},{"dropping-particle":"","family":"Warren","given":"Sarah C.","non-dropping-particle":"","parse-names":false,"suffix":""},{"dropping-particle":"","family":"Watkins","given":"Bridget","non-dropping-particle":"","parse-names":false,"suffix":""},{"dropping-particle":"","family":"Watson","given":"Ekaterina","non-dropping-particle":"","parse-names":false,"suffix":""},{"dropping-particle":"","family":"Webb","given":"Stewart","non-dropping-particle":"","parse-names":false,"suffix":""},{"dropping-particle":"","family":"Webb-Bridges","given":"Alice","non-dropping-particle":"","parse-names":false,"suffix":""},{"dropping-particle":"","family":"Webster","given":"Angela","non-dropping-particle":"","parse-names":false,"suffix":""},{"dropping-particle":"","family":"Welch","given":"Jessica","non-dropping-particle":"","parse-names":false,"suffix":""},{"dropping-particle":"","family":"Wells","given":"Jeanette","non-dropping-particle":"","parse-names":false,"suffix":""},{"dropping-particle":"","family":"West","given":"Alison","non-dropping-particle":"","parse-names":false,"suffix":""},{"dropping-particle":"","family":"White","given":"Caroline","non-dropping-particle":"","parse-names":false,"suffix":""},{"dropping-particle":"","family":"White","given":"Rachel","non-dropping-particle":"","parse-names":false,"suffix":""},{"dropping-particle":"","family":"Williams","given":"Paul","non-dropping-particle":"","parse-names":false,"suffix":""},{"dropping-particle":"","family":"Williams","given":"Rachel L.","non-dropping-particle":"","parse-names":false,"suffix":""},{"dropping-particle":"","family":"Winslow","given":"Rebecca","non-dropping-particle":"","parse-names":false,"suffix":""},{"dropping-particle":"","family":"Woodyer","given":"Mark","non-dropping-particle":"","parse-names":false,"suffix":""},{"dropping-particle":"","family":"Worth","given":"Andrew T.","non-dropping-particle":"","parse-names":false,"suffix":""},{"dropping-particle":"","family":"Wright","given":"Danny","non-dropping-particle":"","parse-names":false,"suffix":""},{"dropping-particle":"","family":"Wroblewska","given":"Marzena","non-dropping-particle":"","parse-names":false,"suffix":""},{"dropping-particle":"","family":"Yao","given":"Andy","non-dropping-particle":"","parse-names":false,"suffix":""},{"dropping-particle":"","family":"Zimmer","given":"Rafael","non-dropping-particle":"","parse-names":false,"suffix":""},{"dropping-particle":"","family":"Zizi","given":"Dalila","non-dropping-particle":"","parse-names":false,"suffix":""},{"dropping-particle":"","family":"Zuidewind","given":"Peter","non-dropping-particle":"","parse-names":false,"suffix":""}],"container-title":"The Lancet","id":"ITEM-2","issue":"10269","issued":{"date-parts":[["2021"]]},"page":"99-111","title":"Safety and efficacy of the ChAdOx1 nCoV-19 vaccine (AZD1222) against SARS-CoV-2: an interim analysis of four randomised controlled trials in Brazil, South Africa, and the UK","type":"article-journal","volume":"397"},"uris":["http://www.mendeley.com/documents/?uuid=3d2651a5-0e14-4c57-a93f-6ec09dd6dcda"]}],"mendeley":{"formattedCitation":"[24,25]","plainTextFormattedCitation":"[24,25]","previouslyFormattedCitation":"[24,25]"},"properties":{"noteIndex":0},"schema":"https://github.com/citation-style-language/schema/raw/master/csl-citation.json"}</w:instrText>
      </w:r>
      <w:r w:rsidR="00204E31" w:rsidRPr="00195FB0">
        <w:fldChar w:fldCharType="separate"/>
      </w:r>
      <w:r w:rsidR="002833A6" w:rsidRPr="002833A6">
        <w:rPr>
          <w:noProof/>
        </w:rPr>
        <w:t>[24,25]</w:t>
      </w:r>
      <w:r w:rsidR="00204E31" w:rsidRPr="00195FB0">
        <w:fldChar w:fldCharType="end"/>
      </w:r>
      <w:r w:rsidR="00204E31" w:rsidRPr="00195FB0">
        <w:t xml:space="preserve">. To reduce vaccine hesitancy for all vaccines, </w:t>
      </w:r>
      <w:r w:rsidR="00161EA2" w:rsidRPr="00195FB0">
        <w:t>staff knowledge and awareness around general vaccine development and licensing process requirements</w:t>
      </w:r>
      <w:r w:rsidR="00204E31" w:rsidRPr="00195FB0">
        <w:t xml:space="preserve"> could be </w:t>
      </w:r>
      <w:r w:rsidR="00161EA2" w:rsidRPr="00195FB0">
        <w:t>improved through training.</w:t>
      </w:r>
    </w:p>
    <w:p w14:paraId="110A7609" w14:textId="528334A1" w:rsidR="009F2CC4" w:rsidRPr="00195FB0" w:rsidRDefault="009F2CC4" w:rsidP="00F67715">
      <w:pPr>
        <w:spacing w:line="480" w:lineRule="auto"/>
        <w:jc w:val="both"/>
        <w:rPr>
          <w:rFonts w:cstheme="minorHAnsi"/>
        </w:rPr>
      </w:pPr>
      <w:r w:rsidRPr="00195FB0">
        <w:rPr>
          <w:rFonts w:cstheme="minorHAnsi"/>
        </w:rPr>
        <w:t xml:space="preserve">The national COVID-19 vaccination roll-out has been a great success in the </w:t>
      </w:r>
      <w:r w:rsidR="00E965D4">
        <w:rPr>
          <w:rFonts w:cstheme="minorHAnsi"/>
        </w:rPr>
        <w:t>United Kingdom (</w:t>
      </w:r>
      <w:r w:rsidR="00257414" w:rsidRPr="00195FB0">
        <w:rPr>
          <w:rFonts w:cstheme="minorHAnsi"/>
        </w:rPr>
        <w:t>UK</w:t>
      </w:r>
      <w:r w:rsidR="00E965D4">
        <w:rPr>
          <w:rFonts w:cstheme="minorHAnsi"/>
        </w:rPr>
        <w:t>)</w:t>
      </w:r>
      <w:r w:rsidR="000F6916">
        <w:rPr>
          <w:rFonts w:cstheme="minorHAnsi"/>
        </w:rPr>
        <w:t>,</w:t>
      </w:r>
      <w:r w:rsidR="00257414" w:rsidRPr="00195FB0">
        <w:rPr>
          <w:rFonts w:cstheme="minorHAnsi"/>
        </w:rPr>
        <w:t xml:space="preserve"> but</w:t>
      </w:r>
      <w:r w:rsidRPr="00195FB0">
        <w:rPr>
          <w:rFonts w:cstheme="minorHAnsi"/>
        </w:rPr>
        <w:t xml:space="preserve"> </w:t>
      </w:r>
      <w:r w:rsidR="0082579F" w:rsidRPr="00195FB0">
        <w:rPr>
          <w:rFonts w:cstheme="minorHAnsi"/>
        </w:rPr>
        <w:t xml:space="preserve">logistical issues </w:t>
      </w:r>
      <w:r w:rsidR="001E1A67" w:rsidRPr="00195FB0">
        <w:rPr>
          <w:rFonts w:cstheme="minorHAnsi"/>
        </w:rPr>
        <w:t xml:space="preserve">resulted in </w:t>
      </w:r>
      <w:r w:rsidRPr="00195FB0">
        <w:rPr>
          <w:rFonts w:cstheme="minorHAnsi"/>
        </w:rPr>
        <w:t>Liverpool</w:t>
      </w:r>
      <w:r w:rsidR="00783A9F" w:rsidRPr="00195FB0">
        <w:rPr>
          <w:rFonts w:cstheme="minorHAnsi"/>
        </w:rPr>
        <w:t>’s</w:t>
      </w:r>
      <w:r w:rsidRPr="00195FB0">
        <w:rPr>
          <w:rFonts w:cstheme="minorHAnsi"/>
        </w:rPr>
        <w:t xml:space="preserve"> </w:t>
      </w:r>
      <w:r w:rsidR="001E1A67" w:rsidRPr="00195FB0">
        <w:rPr>
          <w:rFonts w:cstheme="minorHAnsi"/>
        </w:rPr>
        <w:t xml:space="preserve">care homes having reduced vaccine uptake. </w:t>
      </w:r>
      <w:r w:rsidR="00C620BF" w:rsidRPr="00195FB0">
        <w:t>O</w:t>
      </w:r>
      <w:r w:rsidR="6B5CE053" w:rsidRPr="00195FB0">
        <w:t xml:space="preserve">n the assumption </w:t>
      </w:r>
      <w:r w:rsidR="00C620BF" w:rsidRPr="00195FB0">
        <w:t xml:space="preserve">that </w:t>
      </w:r>
      <w:r w:rsidR="6B5CE053" w:rsidRPr="00195FB0">
        <w:t>these</w:t>
      </w:r>
      <w:r w:rsidR="00C620BF" w:rsidRPr="00195FB0">
        <w:t xml:space="preserve"> issues</w:t>
      </w:r>
      <w:r w:rsidR="6B5CE053" w:rsidRPr="00195FB0">
        <w:t xml:space="preserve"> were </w:t>
      </w:r>
      <w:r w:rsidR="004049AE">
        <w:t>independent</w:t>
      </w:r>
      <w:r w:rsidR="6B5CE053" w:rsidRPr="00195FB0">
        <w:t xml:space="preserve"> from vaccination </w:t>
      </w:r>
      <w:r w:rsidR="00783A9F" w:rsidRPr="00195FB0">
        <w:t>hesitancy</w:t>
      </w:r>
      <w:r w:rsidR="6B5CE053" w:rsidRPr="00195FB0">
        <w:t xml:space="preserve">, </w:t>
      </w:r>
      <w:r w:rsidR="005346BC" w:rsidRPr="00195FB0">
        <w:t>then</w:t>
      </w:r>
      <w:r w:rsidR="00A40661" w:rsidRPr="00195FB0">
        <w:t>,</w:t>
      </w:r>
      <w:r w:rsidR="0082579F" w:rsidRPr="00195FB0">
        <w:t xml:space="preserve"> if resolved</w:t>
      </w:r>
      <w:r w:rsidR="00A40661" w:rsidRPr="00195FB0">
        <w:t>,</w:t>
      </w:r>
      <w:r w:rsidR="000F6916">
        <w:t xml:space="preserve"> vaccine uptake among sta</w:t>
      </w:r>
      <w:r w:rsidR="006659BF">
        <w:t>ff members would have increased</w:t>
      </w:r>
      <w:r w:rsidR="008C17F8">
        <w:t xml:space="preserve"> </w:t>
      </w:r>
      <w:r w:rsidR="000F6916">
        <w:t>by</w:t>
      </w:r>
      <w:r w:rsidR="005346BC" w:rsidRPr="00195FB0">
        <w:t xml:space="preserve"> almost</w:t>
      </w:r>
      <w:r w:rsidR="00892662" w:rsidRPr="00195FB0">
        <w:t xml:space="preserve"> 20%</w:t>
      </w:r>
      <w:r w:rsidR="008C17F8">
        <w:t>.</w:t>
      </w:r>
      <w:r w:rsidR="0093769B" w:rsidRPr="00195FB0">
        <w:t xml:space="preserve"> </w:t>
      </w:r>
      <w:r w:rsidR="00265CD7">
        <w:t>However, in some homes there would be no discernible increase in vaccine uptake.</w:t>
      </w:r>
    </w:p>
    <w:p w14:paraId="09486D19" w14:textId="4670D18E" w:rsidR="000F6916" w:rsidRDefault="00002D12" w:rsidP="00F67715">
      <w:pPr>
        <w:spacing w:line="480" w:lineRule="auto"/>
        <w:jc w:val="both"/>
        <w:rPr>
          <w:rFonts w:cstheme="minorHAnsi"/>
        </w:rPr>
      </w:pPr>
      <w:bookmarkStart w:id="16" w:name="_Hlk112242241"/>
      <w:r w:rsidRPr="00195FB0">
        <w:t>Health-associated</w:t>
      </w:r>
      <w:r w:rsidR="002275C7" w:rsidRPr="00195FB0">
        <w:t xml:space="preserve"> concerns</w:t>
      </w:r>
      <w:r w:rsidRPr="00195FB0">
        <w:t xml:space="preserve"> represented the smallest </w:t>
      </w:r>
      <w:r w:rsidR="0082579F" w:rsidRPr="00195FB0">
        <w:t xml:space="preserve">contributors to </w:t>
      </w:r>
      <w:r w:rsidR="00294244" w:rsidRPr="00195FB0">
        <w:t xml:space="preserve">reduced vaccine </w:t>
      </w:r>
      <w:r w:rsidR="008B4D3F" w:rsidRPr="00195FB0">
        <w:t>uptake</w:t>
      </w:r>
      <w:r w:rsidR="00C12F4A">
        <w:t>, with p</w:t>
      </w:r>
      <w:r w:rsidR="00A40661" w:rsidRPr="00195FB0">
        <w:t>regnancy and f</w:t>
      </w:r>
      <w:r w:rsidR="00B364F0" w:rsidRPr="00195FB0">
        <w:t xml:space="preserve">ertility associated </w:t>
      </w:r>
      <w:r w:rsidR="002275C7" w:rsidRPr="00195FB0">
        <w:t>concerns</w:t>
      </w:r>
      <w:r w:rsidR="00B364F0" w:rsidRPr="00195FB0">
        <w:t xml:space="preserve"> </w:t>
      </w:r>
      <w:r w:rsidR="00C12F4A">
        <w:t>being</w:t>
      </w:r>
      <w:r w:rsidR="00C12F4A" w:rsidRPr="00195FB0">
        <w:t xml:space="preserve"> </w:t>
      </w:r>
      <w:r w:rsidR="00B364F0" w:rsidRPr="00195FB0">
        <w:t>widespread</w:t>
      </w:r>
      <w:bookmarkEnd w:id="16"/>
      <w:r w:rsidR="00B364F0" w:rsidRPr="00195FB0">
        <w:t>. Both vaccines</w:t>
      </w:r>
      <w:r w:rsidR="000525FA" w:rsidRPr="00195FB0">
        <w:t>’</w:t>
      </w:r>
      <w:r w:rsidR="00B364F0" w:rsidRPr="00195FB0">
        <w:t xml:space="preserve"> </w:t>
      </w:r>
      <w:r w:rsidR="00BD4521" w:rsidRPr="00195FB0">
        <w:t>safety</w:t>
      </w:r>
      <w:r w:rsidR="00B364F0" w:rsidRPr="00195FB0">
        <w:t xml:space="preserve"> </w:t>
      </w:r>
      <w:r w:rsidR="009F2CC4" w:rsidRPr="00195FB0">
        <w:t>briefs</w:t>
      </w:r>
      <w:r w:rsidR="00B364F0" w:rsidRPr="00195FB0">
        <w:t xml:space="preserve"> have limited information </w:t>
      </w:r>
      <w:r w:rsidR="00602F1A" w:rsidRPr="00195FB0">
        <w:t>on th</w:t>
      </w:r>
      <w:r w:rsidR="009F2CC4" w:rsidRPr="00195FB0">
        <w:t xml:space="preserve">is topic </w:t>
      </w:r>
      <w:r w:rsidRPr="00195FB0">
        <w:fldChar w:fldCharType="begin" w:fldLock="1"/>
      </w:r>
      <w:r w:rsidR="00534884">
        <w:instrText>ADDIN CSL_CITATION {"citationItems":[{"id":"ITEM-1","itemData":{"URL":"https://www.gov.uk/government/publications/regulatory-approval-of-covid-19-vaccine-astrazeneca/information-for-healthcare-professionals-on-covid-19-vaccine-astrazeneca","accessed":{"date-parts":[["2021","2","9"]]},"author":[{"dropping-particle":"","family":"Agency","given":"Medicines &amp; Healthcare products Regulatory","non-dropping-particle":"","parse-names":false,"suffix":""}],"id":"ITEM-1","issued":{"date-parts":[["2021"]]},"title":"Information for Healthcare Professionals on COVID-19 Vaccine AstraZeneca","type":"webpage"},"uris":["http://www.mendeley.com/documents/?uuid=ecde5e32-53cc-41df-8d2e-2e6b78410784"]},{"id":"ITEM-2","itemData":{"URL":"https://www.gov.uk/government/publications/regulatory-approval-of-pfizer-biontech-vaccine-for-covid-19/information-for-healthcare-professionals-on-pfizerbiontech-covid-19-vaccine","accessed":{"date-parts":[["2021","2","9"]]},"author":[{"dropping-particle":"","family":"Agency","given":"Medicines &amp; Healthcare products Regulatory","non-dropping-particle":"","parse-names":false,"suffix":""}],"id":"ITEM-2","issued":{"date-parts":[["2021"]]},"title":"Information for Healthcare Professionals on Pfizer/BioNTech COVID-19 vaccine","type":"webpage"},"uris":["http://www.mendeley.com/documents/?uuid=c373bca1-d95f-4050-baeb-ab3b140956d6"]}],"mendeley":{"formattedCitation":"[26,27]","plainTextFormattedCitation":"[26,27]","previouslyFormattedCitation":"[26,27]"},"properties":{"noteIndex":0},"schema":"https://github.com/citation-style-language/schema/raw/master/csl-citation.json"}</w:instrText>
      </w:r>
      <w:r w:rsidRPr="00195FB0">
        <w:fldChar w:fldCharType="separate"/>
      </w:r>
      <w:r w:rsidR="002833A6" w:rsidRPr="002833A6">
        <w:rPr>
          <w:noProof/>
        </w:rPr>
        <w:t>[26,27]</w:t>
      </w:r>
      <w:r w:rsidRPr="00195FB0">
        <w:fldChar w:fldCharType="end"/>
      </w:r>
      <w:r w:rsidR="00B364F0" w:rsidRPr="00195FB0">
        <w:t xml:space="preserve">. </w:t>
      </w:r>
      <w:r w:rsidR="0093769B" w:rsidRPr="00195FB0">
        <w:t xml:space="preserve">The </w:t>
      </w:r>
      <w:r w:rsidR="009F2CC4" w:rsidRPr="00195FB0">
        <w:t>UK government advice</w:t>
      </w:r>
      <w:r w:rsidR="0093769B" w:rsidRPr="00195FB0">
        <w:t xml:space="preserve"> </w:t>
      </w:r>
      <w:r w:rsidR="00866C05" w:rsidRPr="00195FB0">
        <w:t xml:space="preserve">is </w:t>
      </w:r>
      <w:r w:rsidR="0093769B" w:rsidRPr="00195FB0">
        <w:t xml:space="preserve">that those who are </w:t>
      </w:r>
      <w:r w:rsidR="00BD4521" w:rsidRPr="00195FB0">
        <w:t>pregnant</w:t>
      </w:r>
      <w:r w:rsidR="0093769B" w:rsidRPr="00195FB0">
        <w:t xml:space="preserve"> and are ‘at very </w:t>
      </w:r>
      <w:r w:rsidR="00BD4521" w:rsidRPr="00195FB0">
        <w:t>high</w:t>
      </w:r>
      <w:r w:rsidR="0093769B" w:rsidRPr="00195FB0">
        <w:t xml:space="preserve"> risk of</w:t>
      </w:r>
      <w:r w:rsidR="00BD4521" w:rsidRPr="00195FB0">
        <w:t xml:space="preserve"> catching</w:t>
      </w:r>
      <w:r w:rsidR="0093769B" w:rsidRPr="00195FB0">
        <w:t xml:space="preserve"> the infection or </w:t>
      </w:r>
      <w:r w:rsidR="00BD4521" w:rsidRPr="00195FB0">
        <w:t>those</w:t>
      </w:r>
      <w:r w:rsidR="0093769B" w:rsidRPr="00195FB0">
        <w:t xml:space="preserve"> with clinical conditions that put them at high risk of suffering serious complications from COVID-19 should be vaccinate</w:t>
      </w:r>
      <w:r w:rsidR="00256316" w:rsidRPr="00195FB0">
        <w:t xml:space="preserve">d </w:t>
      </w:r>
      <w:r w:rsidRPr="00195FB0">
        <w:fldChar w:fldCharType="begin" w:fldLock="1"/>
      </w:r>
      <w:r w:rsidR="00534884">
        <w:instrText>ADDIN CSL_CITATION {"citationItems":[{"id":"ITEM-1","itemData":{"URL":"https://www.gov.uk/government/publications/covid-19-vaccination-women-of-childbearing-age-currently-pregnant-planning-a-pregnancy-or-breastfeeding/covid-19-vaccination-a-guide-for-women-of-childbearing-age-pregnant-planning-a-pregnancy-or-breastfeeding","accessed":{"date-parts":[["2021","2","9"]]},"author":[{"dropping-particle":"","family":"Public Health England","given":"","non-dropping-particle":"","parse-names":false,"suffix":""}],"id":"ITEM-1","issued":{"date-parts":[["2021"]]},"title":"COVID-19 vaccination: a guide for women of childbearing age, pregnant or breastfeeding","type":"webpage"},"uris":["http://www.mendeley.com/documents/?uuid=bb810cd0-6884-43f7-a652-265d8037a64c"]}],"mendeley":{"formattedCitation":"[28]","plainTextFormattedCitation":"[28]","previouslyFormattedCitation":"[28]"},"properties":{"noteIndex":0},"schema":"https://github.com/citation-style-language/schema/raw/master/csl-citation.json"}</w:instrText>
      </w:r>
      <w:r w:rsidRPr="00195FB0">
        <w:fldChar w:fldCharType="separate"/>
      </w:r>
      <w:r w:rsidR="002833A6" w:rsidRPr="002833A6">
        <w:rPr>
          <w:noProof/>
        </w:rPr>
        <w:t>[28]</w:t>
      </w:r>
      <w:r w:rsidRPr="00195FB0">
        <w:fldChar w:fldCharType="end"/>
      </w:r>
      <w:r w:rsidR="00256316" w:rsidRPr="00195FB0">
        <w:t>.</w:t>
      </w:r>
      <w:r w:rsidR="0093769B" w:rsidRPr="00195FB0">
        <w:t>’</w:t>
      </w:r>
      <w:r w:rsidR="006552BA" w:rsidRPr="00195FB0">
        <w:t xml:space="preserve"> Care home staff members would fit within this category and should be encouraged to get vaccinated</w:t>
      </w:r>
      <w:r w:rsidR="00793BE9" w:rsidRPr="00195FB0">
        <w:t xml:space="preserve"> following a risk assessment</w:t>
      </w:r>
      <w:r w:rsidR="006552BA" w:rsidRPr="00195FB0">
        <w:t>.</w:t>
      </w:r>
      <w:r w:rsidR="00DE6083" w:rsidRPr="00195FB0">
        <w:t xml:space="preserve"> </w:t>
      </w:r>
      <w:r w:rsidR="003C3AA8" w:rsidRPr="00195FB0">
        <w:rPr>
          <w:rFonts w:cstheme="minorHAnsi"/>
        </w:rPr>
        <w:t>The</w:t>
      </w:r>
      <w:r w:rsidR="00294244" w:rsidRPr="00195FB0">
        <w:rPr>
          <w:rFonts w:cstheme="minorHAnsi"/>
        </w:rPr>
        <w:t xml:space="preserve"> </w:t>
      </w:r>
      <w:r w:rsidR="003C3AA8" w:rsidRPr="00195FB0">
        <w:rPr>
          <w:rFonts w:cstheme="minorHAnsi"/>
        </w:rPr>
        <w:t>‘</w:t>
      </w:r>
      <w:r w:rsidR="00294244" w:rsidRPr="00195FB0">
        <w:rPr>
          <w:rFonts w:cstheme="minorHAnsi"/>
        </w:rPr>
        <w:t>history of allergies</w:t>
      </w:r>
      <w:r w:rsidR="003C3AA8" w:rsidRPr="00195FB0">
        <w:rPr>
          <w:rFonts w:cstheme="minorHAnsi"/>
        </w:rPr>
        <w:t>’</w:t>
      </w:r>
      <w:r w:rsidR="00294244" w:rsidRPr="00195FB0">
        <w:rPr>
          <w:rFonts w:cstheme="minorHAnsi"/>
        </w:rPr>
        <w:t xml:space="preserve"> reason was present in around a third of homes. </w:t>
      </w:r>
      <w:bookmarkStart w:id="17" w:name="_Hlk112332682"/>
      <w:r w:rsidR="00A43960" w:rsidRPr="00195FB0">
        <w:rPr>
          <w:rFonts w:cstheme="minorHAnsi"/>
        </w:rPr>
        <w:t>Vaccine-induced anaphylaxis is an extremely rare event, and care home staff should be reassured</w:t>
      </w:r>
      <w:r w:rsidR="003A07A5">
        <w:rPr>
          <w:rFonts w:cstheme="minorHAnsi"/>
        </w:rPr>
        <w:t>, utilising the most update information available,</w:t>
      </w:r>
      <w:r w:rsidR="00A43960" w:rsidRPr="00195FB0">
        <w:rPr>
          <w:rFonts w:cstheme="minorHAnsi"/>
        </w:rPr>
        <w:t xml:space="preserve"> that this is an unlikely occurrence (1.3 cases per million doses) </w:t>
      </w:r>
      <w:bookmarkEnd w:id="17"/>
      <w:r w:rsidR="00A43960" w:rsidRPr="00195FB0">
        <w:rPr>
          <w:rFonts w:cstheme="minorHAnsi"/>
        </w:rPr>
        <w:fldChar w:fldCharType="begin" w:fldLock="1"/>
      </w:r>
      <w:r w:rsidR="00534884">
        <w:rPr>
          <w:rFonts w:cstheme="minorHAnsi"/>
        </w:rPr>
        <w:instrText>ADDIN CSL_CITATION {"citationItems":[{"id":"ITEM-1","itemData":{"DOI":"0.1016/j.jaci.2015.07.048","author":[{"dropping-particle":"","family":"2","given":"","non-dropping-particle":"","parse-names":false,"suffix":""}],"container-title":"J Allergy Clin Immunol.","id":"ITEM-1","issue":"3","issued":{"date-parts":[["2016"]]},"page":"868-878","title":"Risk of anaphylaxis after vaccination in children and adults","type":"article-journal","volume":"137"},"uris":["http://www.mendeley.com/documents/?uuid=a527a144-f043-4597-95b8-0c9f7f0f733e"]}],"mendeley":{"formattedCitation":"[29]","plainTextFormattedCitation":"[29]","previouslyFormattedCitation":"[29]"},"properties":{"noteIndex":0},"schema":"https://github.com/citation-style-language/schema/raw/master/csl-citation.json"}</w:instrText>
      </w:r>
      <w:r w:rsidR="00A43960" w:rsidRPr="00195FB0">
        <w:rPr>
          <w:rFonts w:cstheme="minorHAnsi"/>
        </w:rPr>
        <w:fldChar w:fldCharType="separate"/>
      </w:r>
      <w:r w:rsidR="002833A6" w:rsidRPr="002833A6">
        <w:rPr>
          <w:rFonts w:cstheme="minorHAnsi"/>
          <w:noProof/>
        </w:rPr>
        <w:t>[29]</w:t>
      </w:r>
      <w:r w:rsidR="00A43960" w:rsidRPr="00195FB0">
        <w:rPr>
          <w:rFonts w:cstheme="minorHAnsi"/>
        </w:rPr>
        <w:fldChar w:fldCharType="end"/>
      </w:r>
      <w:r w:rsidR="001E1A67" w:rsidRPr="00195FB0">
        <w:rPr>
          <w:rFonts w:cstheme="minorHAnsi"/>
        </w:rPr>
        <w:t>. I</w:t>
      </w:r>
      <w:r w:rsidR="00A43960" w:rsidRPr="00195FB0">
        <w:rPr>
          <w:rFonts w:cstheme="minorHAnsi"/>
        </w:rPr>
        <w:t>t is important for vaccinators to be clear with staff</w:t>
      </w:r>
      <w:r w:rsidR="001E1A67" w:rsidRPr="00195FB0">
        <w:rPr>
          <w:rFonts w:cstheme="minorHAnsi"/>
        </w:rPr>
        <w:t xml:space="preserve"> that</w:t>
      </w:r>
      <w:r w:rsidR="00A43960" w:rsidRPr="00195FB0">
        <w:rPr>
          <w:rFonts w:cstheme="minorHAnsi"/>
        </w:rPr>
        <w:t xml:space="preserve"> “history of allergies” is not the same as “history of anaphylaxis”. Emerging data from Moderna and Pfizer suggest that th</w:t>
      </w:r>
      <w:r w:rsidR="006D3970" w:rsidRPr="00195FB0">
        <w:rPr>
          <w:rFonts w:cstheme="minorHAnsi"/>
        </w:rPr>
        <w:t>eir</w:t>
      </w:r>
      <w:r w:rsidR="00A43960" w:rsidRPr="00195FB0">
        <w:rPr>
          <w:rFonts w:cstheme="minorHAnsi"/>
        </w:rPr>
        <w:t xml:space="preserve"> vaccines have had an anaphylaxis rate of 2.5 and 11.1 cases per million doses respectively </w:t>
      </w:r>
      <w:r w:rsidR="00A43960" w:rsidRPr="00195FB0">
        <w:rPr>
          <w:rFonts w:cstheme="minorHAnsi"/>
        </w:rPr>
        <w:fldChar w:fldCharType="begin" w:fldLock="1"/>
      </w:r>
      <w:r w:rsidR="00534884">
        <w:rPr>
          <w:rFonts w:cstheme="minorHAnsi"/>
        </w:rPr>
        <w:instrText>ADDIN CSL_CITATION {"citationItems":[{"id":"ITEM-1","itemData":{"DOI":"10.1001/jama.2021.0600","ISSN":"15383598","author":[{"dropping-particle":"","family":"Shimabukuro","given":"Tom","non-dropping-particle":"","parse-names":false,"suffix":""},{"dropping-particle":"","family":"Nair","given":"Narayan","non-dropping-particle":"","parse-names":false,"suffix":""}],"container-title":"JAMA - Journal of the American Medical Association","id":"ITEM-1","issued":{"date-parts":[["2021"]]},"page":"1-2","title":"Allergic Reactions including Anaphylaxis after Receipt of the First Dose of Pfizer-BioNTech COVID-19 Vaccine","type":"article-journal"},"uris":["http://www.mendeley.com/documents/?uuid=afd5f141-7feb-45a8-b9e6-cbdf05e69f6d"]},{"id":"ITEM-2","itemData":{"DOI":"10.1001/jama.2021.0600","ISSN":"15383598","author":[{"dropping-particle":"","family":"CDC","given":"","non-dropping-particle":"","parse-names":false,"suffix":""}],"container-title":"MMWR. Recommendations and reports : Morbidity and mortality weekly report. Recommendations and reports","id":"ITEM-2","issue":"4","issued":{"date-parts":[["2021"]]},"page":"125-129","title":"Allergic Reactions including Anaphylaxis after Receipt of the First Dose of Pfizer-BioNTech COVID-19 Vaccine","type":"article-journal","volume":"70"},"uris":["http://www.mendeley.com/documents/?uuid=082a47fd-5bd2-4426-bd13-0130b2b6d2a3"]}],"mendeley":{"formattedCitation":"[30,31]","plainTextFormattedCitation":"[30,31]","previouslyFormattedCitation":"[30,31]"},"properties":{"noteIndex":0},"schema":"https://github.com/citation-style-language/schema/raw/master/csl-citation.json"}</w:instrText>
      </w:r>
      <w:r w:rsidR="00A43960" w:rsidRPr="00195FB0">
        <w:rPr>
          <w:rFonts w:cstheme="minorHAnsi"/>
        </w:rPr>
        <w:fldChar w:fldCharType="separate"/>
      </w:r>
      <w:r w:rsidR="002833A6" w:rsidRPr="002833A6">
        <w:rPr>
          <w:rFonts w:cstheme="minorHAnsi"/>
          <w:noProof/>
        </w:rPr>
        <w:t>[30,31]</w:t>
      </w:r>
      <w:r w:rsidR="00A43960" w:rsidRPr="00195FB0">
        <w:rPr>
          <w:rFonts w:cstheme="minorHAnsi"/>
        </w:rPr>
        <w:fldChar w:fldCharType="end"/>
      </w:r>
      <w:r w:rsidR="00A43960" w:rsidRPr="00195FB0">
        <w:rPr>
          <w:rFonts w:cstheme="minorHAnsi"/>
        </w:rPr>
        <w:t xml:space="preserve">. </w:t>
      </w:r>
    </w:p>
    <w:p w14:paraId="536E64B2" w14:textId="14EAA79A" w:rsidR="00602F1A" w:rsidRPr="00195FB0" w:rsidRDefault="00602F1A" w:rsidP="00F67715">
      <w:pPr>
        <w:spacing w:line="480" w:lineRule="auto"/>
        <w:jc w:val="both"/>
        <w:rPr>
          <w:rFonts w:cstheme="minorHAnsi"/>
        </w:rPr>
      </w:pPr>
      <w:bookmarkStart w:id="18" w:name="_Hlk112241710"/>
      <w:r w:rsidRPr="00195FB0">
        <w:rPr>
          <w:rFonts w:cstheme="minorHAnsi"/>
        </w:rPr>
        <w:t>Conspiracy theories</w:t>
      </w:r>
      <w:r w:rsidR="00282105">
        <w:rPr>
          <w:rFonts w:cstheme="minorHAnsi"/>
        </w:rPr>
        <w:t xml:space="preserve">, such as believing that the vaccine contained microchips, or </w:t>
      </w:r>
      <w:r w:rsidR="00B64B9B">
        <w:rPr>
          <w:rFonts w:cstheme="minorHAnsi"/>
        </w:rPr>
        <w:t xml:space="preserve">that they </w:t>
      </w:r>
      <w:r w:rsidR="00282105">
        <w:rPr>
          <w:rFonts w:cstheme="minorHAnsi"/>
        </w:rPr>
        <w:t>could alter the recipients DNA,</w:t>
      </w:r>
      <w:r w:rsidRPr="00195FB0">
        <w:rPr>
          <w:rFonts w:cstheme="minorHAnsi"/>
        </w:rPr>
        <w:t xml:space="preserve"> were not commonplace and only mentioned in a small number of care homes. </w:t>
      </w:r>
      <w:r w:rsidR="00D42A9B" w:rsidRPr="00195FB0">
        <w:rPr>
          <w:rFonts w:cstheme="minorHAnsi"/>
        </w:rPr>
        <w:lastRenderedPageBreak/>
        <w:t>This is good news</w:t>
      </w:r>
      <w:r w:rsidR="000F6916">
        <w:rPr>
          <w:rFonts w:cstheme="minorHAnsi"/>
        </w:rPr>
        <w:t>,</w:t>
      </w:r>
      <w:r w:rsidR="00D42A9B" w:rsidRPr="00195FB0">
        <w:rPr>
          <w:rFonts w:cstheme="minorHAnsi"/>
        </w:rPr>
        <w:t xml:space="preserve"> because c</w:t>
      </w:r>
      <w:r w:rsidR="00204E31" w:rsidRPr="00195FB0">
        <w:rPr>
          <w:rFonts w:cstheme="minorHAnsi"/>
        </w:rPr>
        <w:t>onspiracy theories</w:t>
      </w:r>
      <w:r w:rsidR="003A07A5">
        <w:rPr>
          <w:rFonts w:cstheme="minorHAnsi"/>
        </w:rPr>
        <w:t>,</w:t>
      </w:r>
      <w:r w:rsidR="000F708F">
        <w:rPr>
          <w:rFonts w:cstheme="minorHAnsi"/>
        </w:rPr>
        <w:t xml:space="preserve"> or controversies</w:t>
      </w:r>
      <w:r w:rsidR="003A07A5">
        <w:rPr>
          <w:rFonts w:cstheme="minorHAnsi"/>
        </w:rPr>
        <w:t>,</w:t>
      </w:r>
      <w:r w:rsidR="00204E31" w:rsidRPr="00195FB0">
        <w:rPr>
          <w:rFonts w:cstheme="minorHAnsi"/>
        </w:rPr>
        <w:t xml:space="preserve"> are more likely to affect the attitudes of people with neutral feelings towards vaccination</w:t>
      </w:r>
      <w:r w:rsidR="000F708F">
        <w:rPr>
          <w:rFonts w:cstheme="minorHAnsi"/>
        </w:rPr>
        <w:t xml:space="preserve"> and make them less willing to get vaccinated </w:t>
      </w:r>
      <w:r w:rsidR="000F708F" w:rsidRPr="00195FB0">
        <w:rPr>
          <w:rFonts w:cstheme="minorHAnsi"/>
        </w:rPr>
        <w:fldChar w:fldCharType="begin" w:fldLock="1"/>
      </w:r>
      <w:r w:rsidR="00534884">
        <w:rPr>
          <w:rFonts w:cstheme="minorHAnsi"/>
        </w:rPr>
        <w:instrText>ADDIN CSL_CITATION {"citationItems":[{"id":"ITEM-1","itemData":{"DOI":"10.1016/j.socscimed.2018.08.032","ISSN":"18735347","PMID":"30199743","abstract":"Rationale.: Although vaccines are an invaluable weapon in combatting diseases, they are often surrounded by controversy. Vaccine controversies usually arise with the claims of some parents or doctors who link vaccines to harmful outcomes. These controversies often negatively affect vaccination coverage. Objectives: This experiment simulated a vaccine controversy to understand which content features of vaccination-related information are well transmitted and how this transmission affects vaccine intention. Method: All participants (N = 64) read two conflicting views (pro- and anti-) about a fictional vaccine (‘dipherpox vaccine’). These conflicting views were held by a parent and a doctor, whose views varied across conditions. This information was transmitted along linear chains of four participants who recalled it and the product of their recall was passed to the next participant within their chain. They also responded whether they would vaccinate or not. Results: The experience-based view held by the parent was better transmitted than the medical-based view held by the doctor, while the pro-vaccine and anti-vaccine views were similarly transmitted. Despite all the participants having neutral or positive attitudes towards vaccines in general, 39.1% of them decided not to vaccinate. Nevertheless, vaccination attitude was the strongest predictor of vaccination intention. The less positive participants' attitudes were towards vaccines in general, the less likely they were to vaccinate against dipherpox after exposure to the controversy. Conclusion: The results suggest that vaccination campaigns may be made more effective by including personal experiences of the negative consequences of non-vaccination.","author":[{"dropping-particle":"V.","family":"Jiménez","given":"Ángel","non-dropping-particle":"","parse-names":false,"suffix":""},{"dropping-particle":"","family":"Stubbersfield","given":"Joseph M.","non-dropping-particle":"","parse-names":false,"suffix":""},{"dropping-particle":"","family":"Tehrani","given":"Jamshid J.","non-dropping-particle":"","parse-names":false,"suffix":""}],"container-title":"Social Science and Medicine","id":"ITEM-1","issue":"August","issued":{"date-parts":[["2018"]]},"page":"23-27","title":"An experimental investigation into the transmission of antivax attitudes using a fictional health controversy","type":"article-journal","volume":"215"},"uris":["http://www.mendeley.com/documents/?uuid=3bcc4243-9225-4edd-b267-6c010dbeadf2"]}],"mendeley":{"formattedCitation":"[23]","plainTextFormattedCitation":"[23]","previouslyFormattedCitation":"[23]"},"properties":{"noteIndex":0},"schema":"https://github.com/citation-style-language/schema/raw/master/csl-citation.json"}</w:instrText>
      </w:r>
      <w:r w:rsidR="000F708F" w:rsidRPr="00195FB0">
        <w:rPr>
          <w:rFonts w:cstheme="minorHAnsi"/>
        </w:rPr>
        <w:fldChar w:fldCharType="separate"/>
      </w:r>
      <w:r w:rsidR="002833A6" w:rsidRPr="002833A6">
        <w:rPr>
          <w:rFonts w:cstheme="minorHAnsi"/>
          <w:noProof/>
        </w:rPr>
        <w:t>[23]</w:t>
      </w:r>
      <w:r w:rsidR="000F708F" w:rsidRPr="00195FB0">
        <w:rPr>
          <w:rFonts w:cstheme="minorHAnsi"/>
        </w:rPr>
        <w:fldChar w:fldCharType="end"/>
      </w:r>
      <w:r w:rsidR="000F708F">
        <w:rPr>
          <w:rFonts w:cstheme="minorHAnsi"/>
        </w:rPr>
        <w:t>. Thus, the influence of such topics maybe minimal within t</w:t>
      </w:r>
      <w:r w:rsidR="00B64B9B">
        <w:rPr>
          <w:rFonts w:cstheme="minorHAnsi"/>
        </w:rPr>
        <w:t xml:space="preserve">he care home staff </w:t>
      </w:r>
      <w:r w:rsidR="000F708F">
        <w:rPr>
          <w:rFonts w:cstheme="minorHAnsi"/>
        </w:rPr>
        <w:t>population.</w:t>
      </w:r>
      <w:r w:rsidR="00204E31" w:rsidRPr="00195FB0">
        <w:rPr>
          <w:rFonts w:cstheme="minorHAnsi"/>
        </w:rPr>
        <w:t xml:space="preserve"> </w:t>
      </w:r>
      <w:r w:rsidR="000F708F">
        <w:rPr>
          <w:rFonts w:cstheme="minorHAnsi"/>
        </w:rPr>
        <w:t>However, populations with a large proportion of individuals with neutral feelings towards vaccination should</w:t>
      </w:r>
      <w:r w:rsidR="00B64B9B">
        <w:rPr>
          <w:rFonts w:cstheme="minorHAnsi"/>
        </w:rPr>
        <w:t xml:space="preserve"> be</w:t>
      </w:r>
      <w:r w:rsidR="000F708F">
        <w:rPr>
          <w:rFonts w:cstheme="minorHAnsi"/>
        </w:rPr>
        <w:t xml:space="preserve"> target</w:t>
      </w:r>
      <w:r w:rsidR="00B64B9B">
        <w:rPr>
          <w:rFonts w:cstheme="minorHAnsi"/>
        </w:rPr>
        <w:t>ed</w:t>
      </w:r>
      <w:r w:rsidR="000F708F">
        <w:rPr>
          <w:rFonts w:cstheme="minorHAnsi"/>
        </w:rPr>
        <w:t xml:space="preserve"> for vaccine campaigns, as they are just as</w:t>
      </w:r>
      <w:r w:rsidR="00B64B9B">
        <w:rPr>
          <w:rFonts w:cstheme="minorHAnsi"/>
        </w:rPr>
        <w:t xml:space="preserve"> likely</w:t>
      </w:r>
      <w:r w:rsidR="000F708F">
        <w:rPr>
          <w:rFonts w:cstheme="minorHAnsi"/>
        </w:rPr>
        <w:t xml:space="preserve"> swayed to become vaccine acceptant as vaccine hesitant </w:t>
      </w:r>
      <w:r w:rsidR="00534884">
        <w:rPr>
          <w:rFonts w:cstheme="minorHAnsi"/>
        </w:rPr>
        <w:fldChar w:fldCharType="begin" w:fldLock="1"/>
      </w:r>
      <w:r w:rsidR="00534884">
        <w:rPr>
          <w:rFonts w:cstheme="minorHAnsi"/>
        </w:rPr>
        <w:instrText>ADDIN CSL_CITATION {"citationItems":[{"id":"ITEM-1","itemData":{"DOI":"10.1016/j.socscimed.2018.08.032","ISSN":"18735347","PMID":"30199743","abstract":"Rationale.: Although vaccines are an invaluable weapon in combatting diseases, they are often surrounded by controversy. Vaccine controversies usually arise with the claims of some parents or doctors who link vaccines to harmful outcomes. These controversies often negatively affect vaccination coverage. Objectives: This experiment simulated a vaccine controversy to understand which content features of vaccination-related information are well transmitted and how this transmission affects vaccine intention. Method: All participants (N = 64) read two conflicting views (pro- and anti-) about a fictional vaccine (‘dipherpox vaccine’). These conflicting views were held by a parent and a doctor, whose views varied across conditions. This information was transmitted along linear chains of four participants who recalled it and the product of their recall was passed to the next participant within their chain. They also responded whether they would vaccinate or not. Results: The experience-based view held by the parent was better transmitted than the medical-based view held by the doctor, while the pro-vaccine and anti-vaccine views were similarly transmitted. Despite all the participants having neutral or positive attitudes towards vaccines in general, 39.1% of them decided not to vaccinate. Nevertheless, vaccination attitude was the strongest predictor of vaccination intention. The less positive participants' attitudes were towards vaccines in general, the less likely they were to vaccinate against dipherpox after exposure to the controversy. Conclusion: The results suggest that vaccination campaigns may be made more effective by including personal experiences of the negative consequences of non-vaccination.","author":[{"dropping-particle":"V.","family":"Jiménez","given":"Ángel","non-dropping-particle":"","parse-names":false,"suffix":""},{"dropping-particle":"","family":"Stubbersfield","given":"Joseph M.","non-dropping-particle":"","parse-names":false,"suffix":""},{"dropping-particle":"","family":"Tehrani","given":"Jamshid J.","non-dropping-particle":"","parse-names":false,"suffix":""}],"container-title":"Social Science and Medicine","id":"ITEM-1","issue":"August","issued":{"date-parts":[["2018"]]},"page":"23-27","title":"An experimental investigation into the transmission of antivax attitudes using a fictional health controversy","type":"article-journal","volume":"215"},"uris":["http://www.mendeley.com/documents/?uuid=3bcc4243-9225-4edd-b267-6c010dbeadf2"]}],"mendeley":{"formattedCitation":"[23]","plainTextFormattedCitation":"[23]","previouslyFormattedCitation":"[23]"},"properties":{"noteIndex":0},"schema":"https://github.com/citation-style-language/schema/raw/master/csl-citation.json"}</w:instrText>
      </w:r>
      <w:r w:rsidR="00534884">
        <w:rPr>
          <w:rFonts w:cstheme="minorHAnsi"/>
        </w:rPr>
        <w:fldChar w:fldCharType="separate"/>
      </w:r>
      <w:r w:rsidR="00534884" w:rsidRPr="00534884">
        <w:rPr>
          <w:rFonts w:cstheme="minorHAnsi"/>
          <w:noProof/>
        </w:rPr>
        <w:t>[23]</w:t>
      </w:r>
      <w:r w:rsidR="00534884">
        <w:rPr>
          <w:rFonts w:cstheme="minorHAnsi"/>
        </w:rPr>
        <w:fldChar w:fldCharType="end"/>
      </w:r>
      <w:r w:rsidR="000F708F">
        <w:rPr>
          <w:rFonts w:cstheme="minorHAnsi"/>
        </w:rPr>
        <w:t>. This same study highlighted that vaccination campaigns can be enhance</w:t>
      </w:r>
      <w:r w:rsidR="00C12F4A">
        <w:rPr>
          <w:rFonts w:cstheme="minorHAnsi"/>
        </w:rPr>
        <w:t>d</w:t>
      </w:r>
      <w:r w:rsidR="000F708F">
        <w:rPr>
          <w:rFonts w:cstheme="minorHAnsi"/>
        </w:rPr>
        <w:t xml:space="preserve"> by sharing personal experiences of the negative consequences of remaining unvaccinated</w:t>
      </w:r>
      <w:r w:rsidR="00534884">
        <w:rPr>
          <w:rFonts w:cstheme="minorHAnsi"/>
        </w:rPr>
        <w:t xml:space="preserve"> </w:t>
      </w:r>
      <w:r w:rsidR="00534884">
        <w:rPr>
          <w:rFonts w:cstheme="minorHAnsi"/>
        </w:rPr>
        <w:fldChar w:fldCharType="begin" w:fldLock="1"/>
      </w:r>
      <w:r w:rsidR="00534884">
        <w:rPr>
          <w:rFonts w:cstheme="minorHAnsi"/>
        </w:rPr>
        <w:instrText>ADDIN CSL_CITATION {"citationItems":[{"id":"ITEM-1","itemData":{"DOI":"10.1016/j.socscimed.2018.08.032","ISSN":"18735347","PMID":"30199743","abstract":"Rationale.: Although vaccines are an invaluable weapon in combatting diseases, they are often surrounded by controversy. Vaccine controversies usually arise with the claims of some parents or doctors who link vaccines to harmful outcomes. These controversies often negatively affect vaccination coverage. Objectives: This experiment simulated a vaccine controversy to understand which content features of vaccination-related information are well transmitted and how this transmission affects vaccine intention. Method: All participants (N = 64) read two conflicting views (pro- and anti-) about a fictional vaccine (‘dipherpox vaccine’). These conflicting views were held by a parent and a doctor, whose views varied across conditions. This information was transmitted along linear chains of four participants who recalled it and the product of their recall was passed to the next participant within their chain. They also responded whether they would vaccinate or not. Results: The experience-based view held by the parent was better transmitted than the medical-based view held by the doctor, while the pro-vaccine and anti-vaccine views were similarly transmitted. Despite all the participants having neutral or positive attitudes towards vaccines in general, 39.1% of them decided not to vaccinate. Nevertheless, vaccination attitude was the strongest predictor of vaccination intention. The less positive participants' attitudes were towards vaccines in general, the less likely they were to vaccinate against dipherpox after exposure to the controversy. Conclusion: The results suggest that vaccination campaigns may be made more effective by including personal experiences of the negative consequences of non-vaccination.","author":[{"dropping-particle":"V.","family":"Jiménez","given":"Ángel","non-dropping-particle":"","parse-names":false,"suffix":""},{"dropping-particle":"","family":"Stubbersfield","given":"Joseph M.","non-dropping-particle":"","parse-names":false,"suffix":""},{"dropping-particle":"","family":"Tehrani","given":"Jamshid J.","non-dropping-particle":"","parse-names":false,"suffix":""}],"container-title":"Social Science and Medicine","id":"ITEM-1","issue":"August","issued":{"date-parts":[["2018"]]},"page":"23-27","title":"An experimental investigation into the transmission of antivax attitudes using a fictional health controversy","type":"article-journal","volume":"215"},"uris":["http://www.mendeley.com/documents/?uuid=3bcc4243-9225-4edd-b267-6c010dbeadf2"]}],"mendeley":{"formattedCitation":"[23]","plainTextFormattedCitation":"[23]","previouslyFormattedCitation":"[23]"},"properties":{"noteIndex":0},"schema":"https://github.com/citation-style-language/schema/raw/master/csl-citation.json"}</w:instrText>
      </w:r>
      <w:r w:rsidR="00534884">
        <w:rPr>
          <w:rFonts w:cstheme="minorHAnsi"/>
        </w:rPr>
        <w:fldChar w:fldCharType="separate"/>
      </w:r>
      <w:r w:rsidR="00534884" w:rsidRPr="00534884">
        <w:rPr>
          <w:rFonts w:cstheme="minorHAnsi"/>
          <w:noProof/>
        </w:rPr>
        <w:t>[23]</w:t>
      </w:r>
      <w:r w:rsidR="00534884">
        <w:rPr>
          <w:rFonts w:cstheme="minorHAnsi"/>
        </w:rPr>
        <w:fldChar w:fldCharType="end"/>
      </w:r>
      <w:r w:rsidR="000F708F">
        <w:rPr>
          <w:rFonts w:cstheme="minorHAnsi"/>
        </w:rPr>
        <w:t xml:space="preserve">. </w:t>
      </w:r>
      <w:r w:rsidR="00204E31" w:rsidRPr="00195FB0">
        <w:rPr>
          <w:rFonts w:cstheme="minorHAnsi"/>
        </w:rPr>
        <w:t>S</w:t>
      </w:r>
      <w:r w:rsidRPr="00195FB0">
        <w:rPr>
          <w:rFonts w:cstheme="minorHAnsi"/>
        </w:rPr>
        <w:t>trategies</w:t>
      </w:r>
      <w:r w:rsidR="00204E31" w:rsidRPr="00195FB0">
        <w:rPr>
          <w:rFonts w:cstheme="minorHAnsi"/>
        </w:rPr>
        <w:t xml:space="preserve"> should</w:t>
      </w:r>
      <w:r w:rsidRPr="00195FB0">
        <w:rPr>
          <w:rFonts w:cstheme="minorHAnsi"/>
        </w:rPr>
        <w:t xml:space="preserve"> not rely solely on direct</w:t>
      </w:r>
      <w:r w:rsidR="000D270A" w:rsidRPr="00195FB0">
        <w:rPr>
          <w:rFonts w:cstheme="minorHAnsi"/>
        </w:rPr>
        <w:t>ly</w:t>
      </w:r>
      <w:r w:rsidRPr="00195FB0">
        <w:rPr>
          <w:rFonts w:cstheme="minorHAnsi"/>
        </w:rPr>
        <w:t xml:space="preserve"> debunking false information, but encourage engagement with health professionals, and the use of publicly visible campaigns that </w:t>
      </w:r>
      <w:r w:rsidR="00A40661" w:rsidRPr="00195FB0">
        <w:rPr>
          <w:rFonts w:cstheme="minorHAnsi"/>
        </w:rPr>
        <w:t xml:space="preserve">build vaccine confidence and </w:t>
      </w:r>
      <w:r w:rsidRPr="00195FB0">
        <w:rPr>
          <w:rFonts w:cstheme="minorHAnsi"/>
        </w:rPr>
        <w:t xml:space="preserve">encourage participation through peer pressure. </w:t>
      </w:r>
    </w:p>
    <w:bookmarkEnd w:id="18"/>
    <w:p w14:paraId="169505C1" w14:textId="02CC90B6" w:rsidR="009E4890" w:rsidRPr="00195FB0" w:rsidRDefault="00F83F6F" w:rsidP="00F67715">
      <w:pPr>
        <w:spacing w:line="480" w:lineRule="auto"/>
        <w:rPr>
          <w:rFonts w:cstheme="minorHAnsi"/>
          <w:b/>
          <w:bCs/>
        </w:rPr>
      </w:pPr>
      <w:r w:rsidRPr="00195FB0">
        <w:rPr>
          <w:rFonts w:cstheme="minorHAnsi"/>
          <w:b/>
          <w:bCs/>
        </w:rPr>
        <w:t>Limitations</w:t>
      </w:r>
    </w:p>
    <w:p w14:paraId="0403D5DA" w14:textId="2AF4B2D0" w:rsidR="009E4890" w:rsidRPr="00195FB0" w:rsidRDefault="009E4890" w:rsidP="00F67715">
      <w:pPr>
        <w:spacing w:line="480" w:lineRule="auto"/>
        <w:jc w:val="both"/>
        <w:rPr>
          <w:rFonts w:cstheme="minorHAnsi"/>
        </w:rPr>
      </w:pPr>
      <w:bookmarkStart w:id="19" w:name="_Hlk122095988"/>
      <w:r w:rsidRPr="00195FB0">
        <w:rPr>
          <w:rFonts w:cstheme="minorHAnsi"/>
        </w:rPr>
        <w:t>The</w:t>
      </w:r>
      <w:r w:rsidR="00AB2378" w:rsidRPr="00195FB0">
        <w:rPr>
          <w:rFonts w:cstheme="minorHAnsi"/>
        </w:rPr>
        <w:t xml:space="preserve"> survey describes</w:t>
      </w:r>
      <w:r w:rsidRPr="00195FB0">
        <w:rPr>
          <w:rFonts w:cstheme="minorHAnsi"/>
        </w:rPr>
        <w:t xml:space="preserve"> self-reported </w:t>
      </w:r>
      <w:r w:rsidR="00033EBB">
        <w:rPr>
          <w:rFonts w:cstheme="minorHAnsi"/>
        </w:rPr>
        <w:t xml:space="preserve">vaccination uptake </w:t>
      </w:r>
      <w:r w:rsidRPr="00195FB0">
        <w:rPr>
          <w:rFonts w:cstheme="minorHAnsi"/>
        </w:rPr>
        <w:t xml:space="preserve">rates, and views </w:t>
      </w:r>
      <w:r w:rsidR="003C3AA8" w:rsidRPr="00195FB0">
        <w:rPr>
          <w:rFonts w:cstheme="minorHAnsi"/>
        </w:rPr>
        <w:t>were</w:t>
      </w:r>
      <w:r w:rsidRPr="00195FB0">
        <w:rPr>
          <w:rFonts w:cstheme="minorHAnsi"/>
        </w:rPr>
        <w:t xml:space="preserve"> compiled by one senior member of the care home. </w:t>
      </w:r>
      <w:r w:rsidR="006D74B9" w:rsidRPr="00195FB0">
        <w:rPr>
          <w:rFonts w:cstheme="minorHAnsi"/>
        </w:rPr>
        <w:t>I</w:t>
      </w:r>
      <w:r w:rsidR="00FB1DE3" w:rsidRPr="00195FB0">
        <w:rPr>
          <w:rFonts w:cstheme="minorHAnsi"/>
        </w:rPr>
        <w:t xml:space="preserve">t is possible that this </w:t>
      </w:r>
      <w:r w:rsidRPr="00195FB0">
        <w:rPr>
          <w:rFonts w:cstheme="minorHAnsi"/>
        </w:rPr>
        <w:t xml:space="preserve">may not reflect the views of </w:t>
      </w:r>
      <w:r w:rsidR="006D74B9" w:rsidRPr="00195FB0">
        <w:rPr>
          <w:rFonts w:cstheme="minorHAnsi"/>
        </w:rPr>
        <w:t xml:space="preserve">all </w:t>
      </w:r>
      <w:r w:rsidRPr="00195FB0">
        <w:rPr>
          <w:rFonts w:cstheme="minorHAnsi"/>
        </w:rPr>
        <w:t>staff members</w:t>
      </w:r>
      <w:bookmarkStart w:id="20" w:name="_Hlk122096194"/>
      <w:bookmarkEnd w:id="19"/>
      <w:r w:rsidRPr="00195FB0">
        <w:rPr>
          <w:rFonts w:cstheme="minorHAnsi"/>
        </w:rPr>
        <w:t>.</w:t>
      </w:r>
      <w:r w:rsidR="00033EBB">
        <w:rPr>
          <w:rFonts w:cstheme="minorHAnsi"/>
        </w:rPr>
        <w:t xml:space="preserve"> Social desirability bias may be present</w:t>
      </w:r>
      <w:r w:rsidR="00997873">
        <w:rPr>
          <w:rFonts w:cstheme="minorHAnsi"/>
        </w:rPr>
        <w:t xml:space="preserve">, however from these data we cannot ascertain the degree of this. </w:t>
      </w:r>
      <w:bookmarkStart w:id="21" w:name="_Hlk122096368"/>
      <w:r w:rsidR="00997873">
        <w:rPr>
          <w:rFonts w:cstheme="minorHAnsi"/>
        </w:rPr>
        <w:t>We do not know the demographics of the care home staff population and whether any specific risk factors were associated with uptake rates or views on vaccination.</w:t>
      </w:r>
      <w:r w:rsidR="000D703D">
        <w:rPr>
          <w:rFonts w:cstheme="minorHAnsi"/>
        </w:rPr>
        <w:t xml:space="preserve"> </w:t>
      </w:r>
      <w:bookmarkEnd w:id="20"/>
      <w:bookmarkEnd w:id="21"/>
      <w:r w:rsidR="000D703D">
        <w:rPr>
          <w:rFonts w:cstheme="minorHAnsi"/>
        </w:rPr>
        <w:t xml:space="preserve">This methodology was chosen, rather than surveying all care home staff members, </w:t>
      </w:r>
      <w:r w:rsidR="00D257CF">
        <w:rPr>
          <w:rFonts w:cstheme="minorHAnsi"/>
        </w:rPr>
        <w:t xml:space="preserve">to facilitate speed of survey responses and enable a high response rate. </w:t>
      </w:r>
      <w:bookmarkStart w:id="22" w:name="_Hlk112246623"/>
      <w:r w:rsidR="00D257CF">
        <w:rPr>
          <w:rFonts w:cstheme="minorHAnsi"/>
        </w:rPr>
        <w:t xml:space="preserve">This was so that that LCC could quickly amend and tailor vaccine roll-out strategies and develop campaigns to counter vaccine hesitancy in this population. </w:t>
      </w:r>
      <w:r w:rsidR="003C2E11">
        <w:rPr>
          <w:rFonts w:cstheme="minorHAnsi"/>
        </w:rPr>
        <w:t xml:space="preserve"> Parts of the city-wide vaccination campaign that were developed specifically for care home staff included; virtual question and answer sessions led by trusted clinicians from primary care practices and the Liverpool Women’s hospital, </w:t>
      </w:r>
      <w:r w:rsidR="003A07A5">
        <w:rPr>
          <w:rFonts w:cstheme="minorHAnsi"/>
        </w:rPr>
        <w:t xml:space="preserve">the </w:t>
      </w:r>
      <w:r w:rsidR="003C2E11">
        <w:rPr>
          <w:rFonts w:cstheme="minorHAnsi"/>
        </w:rPr>
        <w:t>offer</w:t>
      </w:r>
      <w:r w:rsidR="003A07A5">
        <w:rPr>
          <w:rFonts w:cstheme="minorHAnsi"/>
        </w:rPr>
        <w:t xml:space="preserve"> of</w:t>
      </w:r>
      <w:r w:rsidR="003C2E11">
        <w:rPr>
          <w:rFonts w:cstheme="minorHAnsi"/>
        </w:rPr>
        <w:t xml:space="preserve"> access to free taxis to and from a vaccination appointment, the offer of paid time and approved work absences to attend vaccination appointments, and </w:t>
      </w:r>
      <w:r w:rsidR="003A07A5">
        <w:rPr>
          <w:rFonts w:cstheme="minorHAnsi"/>
        </w:rPr>
        <w:t xml:space="preserve">the </w:t>
      </w:r>
      <w:r w:rsidR="003C2E11">
        <w:rPr>
          <w:rFonts w:cstheme="minorHAnsi"/>
        </w:rPr>
        <w:t xml:space="preserve">provision of information about the array of vaccination opportunities that Liverpool offered as part of its campaign </w:t>
      </w:r>
      <w:r w:rsidR="00534884">
        <w:rPr>
          <w:rFonts w:cstheme="minorHAnsi"/>
        </w:rPr>
        <w:fldChar w:fldCharType="begin" w:fldLock="1"/>
      </w:r>
      <w:r w:rsidR="00534884">
        <w:rPr>
          <w:rFonts w:cstheme="minorHAnsi"/>
        </w:rPr>
        <w:instrText>ADDIN CSL_CITATION {"citationItems":[{"id":"ITEM-1","itemData":{"URL":"https://liverpool.gov.uk/media/1361423/public-health-annual-report-2021.pdf","author":[{"dropping-particle":"","family":"Liverpool City Council","given":"","non-dropping-particle":"","parse-names":false,"suffix":""}],"id":"ITEM-1","issued":{"date-parts":[["0"]]},"title":"Liverpool's journey through 2021. Public Health Annual Report.","type":"webpage"},"uris":["http://www.mendeley.com/documents/?uuid=49a3cc84-4f1b-4ca6-a9d4-ad404a4e3783"]}],"mendeley":{"formattedCitation":"[32]","plainTextFormattedCitation":"[32]","previouslyFormattedCitation":"[32]"},"properties":{"noteIndex":0},"schema":"https://github.com/citation-style-language/schema/raw/master/csl-citation.json"}</w:instrText>
      </w:r>
      <w:r w:rsidR="00534884">
        <w:rPr>
          <w:rFonts w:cstheme="minorHAnsi"/>
        </w:rPr>
        <w:fldChar w:fldCharType="separate"/>
      </w:r>
      <w:r w:rsidR="00534884" w:rsidRPr="00534884">
        <w:rPr>
          <w:rFonts w:cstheme="minorHAnsi"/>
          <w:noProof/>
        </w:rPr>
        <w:t>[32]</w:t>
      </w:r>
      <w:r w:rsidR="00534884">
        <w:rPr>
          <w:rFonts w:cstheme="minorHAnsi"/>
        </w:rPr>
        <w:fldChar w:fldCharType="end"/>
      </w:r>
      <w:r w:rsidR="003C2E11">
        <w:rPr>
          <w:rFonts w:cstheme="minorHAnsi"/>
        </w:rPr>
        <w:t xml:space="preserve">. </w:t>
      </w:r>
      <w:bookmarkStart w:id="23" w:name="_Hlk122096012"/>
      <w:bookmarkEnd w:id="22"/>
      <w:r w:rsidR="00AB2378" w:rsidRPr="00195FB0">
        <w:rPr>
          <w:rFonts w:cstheme="minorHAnsi"/>
        </w:rPr>
        <w:t>We do not know how representative the views are of care home staff in Liverpool</w:t>
      </w:r>
      <w:r w:rsidR="000525FA" w:rsidRPr="00195FB0">
        <w:rPr>
          <w:rFonts w:cstheme="minorHAnsi"/>
        </w:rPr>
        <w:t>,</w:t>
      </w:r>
      <w:r w:rsidR="00AB2378" w:rsidRPr="00195FB0">
        <w:rPr>
          <w:rFonts w:cstheme="minorHAnsi"/>
        </w:rPr>
        <w:t xml:space="preserve"> nor the wider UK care home </w:t>
      </w:r>
      <w:r w:rsidR="00AB2378" w:rsidRPr="00195FB0">
        <w:rPr>
          <w:rFonts w:cstheme="minorHAnsi"/>
        </w:rPr>
        <w:lastRenderedPageBreak/>
        <w:t>staff population</w:t>
      </w:r>
      <w:r w:rsidR="000525FA" w:rsidRPr="00195FB0">
        <w:rPr>
          <w:rFonts w:cstheme="minorHAnsi"/>
        </w:rPr>
        <w:t>.</w:t>
      </w:r>
      <w:r w:rsidR="000D703D">
        <w:rPr>
          <w:rFonts w:cstheme="minorHAnsi"/>
        </w:rPr>
        <w:t xml:space="preserve"> </w:t>
      </w:r>
      <w:bookmarkEnd w:id="23"/>
      <w:r w:rsidR="000D703D">
        <w:rPr>
          <w:rFonts w:cstheme="minorHAnsi"/>
        </w:rPr>
        <w:t>As not all Liverpool care homes responded to the survey, we do not know how over or under-representative</w:t>
      </w:r>
      <w:r w:rsidR="000525FA" w:rsidRPr="00195FB0">
        <w:rPr>
          <w:rFonts w:cstheme="minorHAnsi"/>
        </w:rPr>
        <w:t xml:space="preserve"> </w:t>
      </w:r>
      <w:r w:rsidR="000D703D">
        <w:rPr>
          <w:rFonts w:cstheme="minorHAnsi"/>
        </w:rPr>
        <w:t xml:space="preserve">vaccine uptake figures were. </w:t>
      </w:r>
      <w:r w:rsidR="008B4D3F">
        <w:rPr>
          <w:rFonts w:cstheme="minorHAnsi"/>
        </w:rPr>
        <w:t>The</w:t>
      </w:r>
      <w:r w:rsidR="002275C7" w:rsidRPr="00195FB0">
        <w:rPr>
          <w:rFonts w:cstheme="minorHAnsi"/>
        </w:rPr>
        <w:t xml:space="preserve"> reported vaccine uptake rates (52.6%), w</w:t>
      </w:r>
      <w:r w:rsidR="001553F8" w:rsidRPr="00195FB0">
        <w:rPr>
          <w:rFonts w:cstheme="minorHAnsi"/>
        </w:rPr>
        <w:t>ere</w:t>
      </w:r>
      <w:r w:rsidR="002275C7" w:rsidRPr="00195FB0">
        <w:rPr>
          <w:rFonts w:cstheme="minorHAnsi"/>
        </w:rPr>
        <w:t xml:space="preserve"> higher than what </w:t>
      </w:r>
      <w:r w:rsidR="00A40661" w:rsidRPr="00195FB0">
        <w:rPr>
          <w:rFonts w:cstheme="minorHAnsi"/>
        </w:rPr>
        <w:t>was</w:t>
      </w:r>
      <w:r w:rsidR="002275C7" w:rsidRPr="00195FB0">
        <w:rPr>
          <w:rFonts w:cstheme="minorHAnsi"/>
        </w:rPr>
        <w:t xml:space="preserve"> provided through the </w:t>
      </w:r>
      <w:r w:rsidR="00E965D4">
        <w:rPr>
          <w:rFonts w:cstheme="minorHAnsi"/>
        </w:rPr>
        <w:t xml:space="preserve">National Health Service </w:t>
      </w:r>
      <w:r w:rsidR="002275C7" w:rsidRPr="00195FB0">
        <w:rPr>
          <w:rFonts w:cstheme="minorHAnsi"/>
        </w:rPr>
        <w:t>vaccine tracker to LCC (39.8%)</w:t>
      </w:r>
      <w:r w:rsidR="00A40661" w:rsidRPr="00195FB0">
        <w:rPr>
          <w:rFonts w:cstheme="minorHAnsi"/>
        </w:rPr>
        <w:t xml:space="preserve"> at the time of the survey</w:t>
      </w:r>
      <w:r w:rsidR="008B4D3F">
        <w:rPr>
          <w:rFonts w:cstheme="minorHAnsi"/>
        </w:rPr>
        <w:t xml:space="preserve">, however it is noted that </w:t>
      </w:r>
      <w:r w:rsidR="000D703D">
        <w:rPr>
          <w:rFonts w:cstheme="minorHAnsi"/>
        </w:rPr>
        <w:t>the tracker has a delay between individuals receiving the vaccine and the vaccinations being reported</w:t>
      </w:r>
      <w:r w:rsidR="00534884">
        <w:rPr>
          <w:rFonts w:cstheme="minorHAnsi"/>
        </w:rPr>
        <w:t xml:space="preserve"> </w:t>
      </w:r>
      <w:r w:rsidR="00534884">
        <w:rPr>
          <w:rFonts w:cstheme="minorHAnsi"/>
        </w:rPr>
        <w:fldChar w:fldCharType="begin" w:fldLock="1"/>
      </w:r>
      <w:r w:rsidR="00534884">
        <w:rPr>
          <w:rFonts w:cstheme="minorHAnsi"/>
        </w:rPr>
        <w:instrText>ADDIN CSL_CITATION {"citationItems":[{"id":"ITEM-1","itemData":{"URL":"https://www.england.nhs.uk/statistics/statistical-work-areas/covid-19-vaccinations/","author":[{"dropping-particle":"","family":"England","given":"NHS","non-dropping-particle":"","parse-names":false,"suffix":""}],"id":"ITEM-1","issued":{"date-parts":[["0"]]},"title":"COVID-19 Vaccinations","type":"webpage"},"uris":["http://www.mendeley.com/documents/?uuid=451fe933-74cf-47dc-ac4f-810d8551d3c8"]}],"mendeley":{"formattedCitation":"[33]","plainTextFormattedCitation":"[33]","previouslyFormattedCitation":"[33]"},"properties":{"noteIndex":0},"schema":"https://github.com/citation-style-language/schema/raw/master/csl-citation.json"}</w:instrText>
      </w:r>
      <w:r w:rsidR="00534884">
        <w:rPr>
          <w:rFonts w:cstheme="minorHAnsi"/>
        </w:rPr>
        <w:fldChar w:fldCharType="separate"/>
      </w:r>
      <w:r w:rsidR="00534884" w:rsidRPr="00534884">
        <w:rPr>
          <w:rFonts w:cstheme="minorHAnsi"/>
          <w:noProof/>
        </w:rPr>
        <w:t>[33]</w:t>
      </w:r>
      <w:r w:rsidR="00534884">
        <w:rPr>
          <w:rFonts w:cstheme="minorHAnsi"/>
        </w:rPr>
        <w:fldChar w:fldCharType="end"/>
      </w:r>
      <w:r w:rsidR="002275C7" w:rsidRPr="00195FB0">
        <w:rPr>
          <w:rFonts w:cstheme="minorHAnsi"/>
        </w:rPr>
        <w:t xml:space="preserve">. </w:t>
      </w:r>
      <w:r w:rsidR="000D703D">
        <w:rPr>
          <w:rFonts w:cstheme="minorHAnsi"/>
        </w:rPr>
        <w:t>In comparison, the earliest English national data reported was on the 21</w:t>
      </w:r>
      <w:r w:rsidR="000D703D" w:rsidRPr="000D703D">
        <w:rPr>
          <w:rFonts w:cstheme="minorHAnsi"/>
          <w:vertAlign w:val="superscript"/>
        </w:rPr>
        <w:t>st</w:t>
      </w:r>
      <w:r w:rsidR="000D703D">
        <w:rPr>
          <w:rFonts w:cstheme="minorHAnsi"/>
        </w:rPr>
        <w:t xml:space="preserve"> of February (a month after the survey) and </w:t>
      </w:r>
      <w:r w:rsidR="00D257CF">
        <w:rPr>
          <w:rFonts w:cstheme="minorHAnsi"/>
        </w:rPr>
        <w:t>stat</w:t>
      </w:r>
      <w:r w:rsidR="000D703D">
        <w:rPr>
          <w:rFonts w:cstheme="minorHAnsi"/>
        </w:rPr>
        <w:t>ed that only 54.2% of care home staff had been vaccinated</w:t>
      </w:r>
      <w:r w:rsidR="00534884">
        <w:rPr>
          <w:rFonts w:cstheme="minorHAnsi"/>
        </w:rPr>
        <w:t xml:space="preserve"> </w:t>
      </w:r>
      <w:r w:rsidR="00534884">
        <w:rPr>
          <w:rFonts w:cstheme="minorHAnsi"/>
        </w:rPr>
        <w:fldChar w:fldCharType="begin" w:fldLock="1"/>
      </w:r>
      <w:r w:rsidR="00534884">
        <w:rPr>
          <w:rFonts w:cstheme="minorHAnsi"/>
        </w:rPr>
        <w:instrText>ADDIN CSL_CITATION {"citationItems":[{"id":"ITEM-1","itemData":{"URL":"https://www.england.nhs.uk/statistics/statistical-work-areas/covid-19-vaccinations/","author":[{"dropping-particle":"","family":"England","given":"NHS","non-dropping-particle":"","parse-names":false,"suffix":""}],"id":"ITEM-1","issued":{"date-parts":[["0"]]},"title":"COVID-19 Vaccinations","type":"webpage"},"uris":["http://www.mendeley.com/documents/?uuid=451fe933-74cf-47dc-ac4f-810d8551d3c8"]}],"mendeley":{"formattedCitation":"[33]","plainTextFormattedCitation":"[33]"},"properties":{"noteIndex":0},"schema":"https://github.com/citation-style-language/schema/raw/master/csl-citation.json"}</w:instrText>
      </w:r>
      <w:r w:rsidR="00534884">
        <w:rPr>
          <w:rFonts w:cstheme="minorHAnsi"/>
        </w:rPr>
        <w:fldChar w:fldCharType="separate"/>
      </w:r>
      <w:r w:rsidR="00534884" w:rsidRPr="00534884">
        <w:rPr>
          <w:rFonts w:cstheme="minorHAnsi"/>
          <w:noProof/>
        </w:rPr>
        <w:t>[33]</w:t>
      </w:r>
      <w:r w:rsidR="00534884">
        <w:rPr>
          <w:rFonts w:cstheme="minorHAnsi"/>
        </w:rPr>
        <w:fldChar w:fldCharType="end"/>
      </w:r>
      <w:r w:rsidR="000D703D">
        <w:rPr>
          <w:rFonts w:cstheme="minorHAnsi"/>
        </w:rPr>
        <w:t>. It must be remembered that the focus of this survey was to ascertain key reasons for poor vaccination uptake rates rather than to explicitly quantify vaccine uptake rates.</w:t>
      </w:r>
      <w:r w:rsidR="00D257CF">
        <w:rPr>
          <w:rFonts w:cstheme="minorHAnsi"/>
        </w:rPr>
        <w:t xml:space="preserve"> The reasons described here could assist not only in maximising vaccination rates in the UK care home staff population, but in this same population in other countries.</w:t>
      </w:r>
    </w:p>
    <w:p w14:paraId="4F17B397" w14:textId="77777777" w:rsidR="003C3AA8" w:rsidRPr="00195FB0" w:rsidRDefault="009E4890" w:rsidP="00F67715">
      <w:pPr>
        <w:spacing w:line="480" w:lineRule="auto"/>
        <w:jc w:val="both"/>
        <w:rPr>
          <w:rFonts w:cstheme="minorHAnsi"/>
          <w:b/>
          <w:bCs/>
        </w:rPr>
      </w:pPr>
      <w:r w:rsidRPr="00195FB0">
        <w:rPr>
          <w:rFonts w:cstheme="minorHAnsi"/>
          <w:b/>
          <w:bCs/>
        </w:rPr>
        <w:t>Conclusions</w:t>
      </w:r>
    </w:p>
    <w:p w14:paraId="33A65D73" w14:textId="5B6064CF" w:rsidR="00E555DD" w:rsidRDefault="00AB2378" w:rsidP="00F67715">
      <w:pPr>
        <w:spacing w:line="480" w:lineRule="auto"/>
        <w:jc w:val="both"/>
      </w:pPr>
      <w:r w:rsidRPr="00195FB0">
        <w:rPr>
          <w:rFonts w:cstheme="minorHAnsi"/>
        </w:rPr>
        <w:t>The public health emergency and severe consequences of COVID-19 in care homes has led to the rapid administration of vaccines within the care home resident and staff populations</w:t>
      </w:r>
      <w:r w:rsidR="00FB1DE3" w:rsidRPr="00195FB0">
        <w:rPr>
          <w:rFonts w:cstheme="minorHAnsi"/>
        </w:rPr>
        <w:t xml:space="preserve"> – which is an incredible success story</w:t>
      </w:r>
      <w:r w:rsidRPr="00195FB0">
        <w:rPr>
          <w:rFonts w:cstheme="minorHAnsi"/>
        </w:rPr>
        <w:t xml:space="preserve">. </w:t>
      </w:r>
      <w:r w:rsidR="006D74B9" w:rsidRPr="00195FB0">
        <w:rPr>
          <w:rFonts w:cstheme="minorHAnsi"/>
        </w:rPr>
        <w:t>T</w:t>
      </w:r>
      <w:r w:rsidR="00C6682E" w:rsidRPr="00195FB0">
        <w:rPr>
          <w:rFonts w:cstheme="minorHAnsi"/>
        </w:rPr>
        <w:t xml:space="preserve">he </w:t>
      </w:r>
      <w:r w:rsidR="000525FA" w:rsidRPr="00195FB0">
        <w:rPr>
          <w:rFonts w:cstheme="minorHAnsi"/>
        </w:rPr>
        <w:t xml:space="preserve">necessary </w:t>
      </w:r>
      <w:r w:rsidR="00C6682E" w:rsidRPr="00195FB0">
        <w:rPr>
          <w:rFonts w:cstheme="minorHAnsi"/>
        </w:rPr>
        <w:t>speed of roll-out has resulted in missed vaccinations due to last minute appointments, and vaccine-related fears could not</w:t>
      </w:r>
      <w:r w:rsidR="0006361C" w:rsidRPr="00195FB0">
        <w:rPr>
          <w:rFonts w:cstheme="minorHAnsi"/>
        </w:rPr>
        <w:t xml:space="preserve"> always</w:t>
      </w:r>
      <w:r w:rsidR="00C6682E" w:rsidRPr="00195FB0">
        <w:rPr>
          <w:rFonts w:cstheme="minorHAnsi"/>
        </w:rPr>
        <w:t xml:space="preserve"> be allayed. This work has shown that most vaccine hesitancy in care home staff</w:t>
      </w:r>
      <w:r w:rsidR="00533905">
        <w:rPr>
          <w:rFonts w:cstheme="minorHAnsi"/>
        </w:rPr>
        <w:t>, as reported by care home managers,</w:t>
      </w:r>
      <w:r w:rsidR="00C6682E" w:rsidRPr="00195FB0">
        <w:rPr>
          <w:rFonts w:cstheme="minorHAnsi"/>
        </w:rPr>
        <w:t xml:space="preserve"> is not due to conspiracy driven theories, but due to </w:t>
      </w:r>
      <w:r w:rsidR="00B56D48" w:rsidRPr="00195FB0">
        <w:rPr>
          <w:rFonts w:cstheme="minorHAnsi"/>
        </w:rPr>
        <w:t xml:space="preserve">perceived lack of adequate research into vaccine safety. </w:t>
      </w:r>
      <w:r w:rsidR="00C6682E" w:rsidRPr="00195FB0">
        <w:rPr>
          <w:rFonts w:cstheme="minorHAnsi"/>
        </w:rPr>
        <w:t xml:space="preserve">These reasons could be </w:t>
      </w:r>
      <w:r w:rsidR="00AE0AB0" w:rsidRPr="00195FB0">
        <w:rPr>
          <w:rFonts w:cstheme="minorHAnsi"/>
        </w:rPr>
        <w:t xml:space="preserve">countered </w:t>
      </w:r>
      <w:r w:rsidR="00C6682E" w:rsidRPr="00195FB0">
        <w:rPr>
          <w:rFonts w:cstheme="minorHAnsi"/>
        </w:rPr>
        <w:t>by</w:t>
      </w:r>
      <w:r w:rsidR="008C17F8">
        <w:rPr>
          <w:rFonts w:cstheme="minorHAnsi"/>
        </w:rPr>
        <w:t xml:space="preserve"> </w:t>
      </w:r>
      <w:r w:rsidR="008C17F8">
        <w:t>a multifaceted public health campaign, aimed at both care home staff and the wider public, to emphasise the overwhelming vaccine acceptance in the general population.</w:t>
      </w:r>
    </w:p>
    <w:p w14:paraId="612B8A79" w14:textId="77777777" w:rsidR="000D703D" w:rsidRPr="00195FB0" w:rsidRDefault="000D703D" w:rsidP="00F67715">
      <w:pPr>
        <w:spacing w:line="480" w:lineRule="auto"/>
        <w:jc w:val="both"/>
        <w:rPr>
          <w:rFonts w:cstheme="minorHAnsi"/>
        </w:rPr>
      </w:pPr>
    </w:p>
    <w:p w14:paraId="208FC889" w14:textId="3E64FAAB" w:rsidR="00724438" w:rsidRDefault="00C06439" w:rsidP="00F67715">
      <w:pPr>
        <w:spacing w:line="480" w:lineRule="auto"/>
        <w:jc w:val="both"/>
        <w:rPr>
          <w:rFonts w:cstheme="minorHAnsi"/>
          <w:b/>
          <w:bCs/>
        </w:rPr>
      </w:pPr>
      <w:r>
        <w:rPr>
          <w:rFonts w:cstheme="minorHAnsi"/>
          <w:b/>
          <w:bCs/>
        </w:rPr>
        <w:t>Legend</w:t>
      </w:r>
    </w:p>
    <w:p w14:paraId="78F71FE6" w14:textId="795D636E" w:rsidR="00724438" w:rsidRDefault="00C06439" w:rsidP="00F67715">
      <w:pPr>
        <w:spacing w:line="480" w:lineRule="auto"/>
        <w:jc w:val="both"/>
        <w:rPr>
          <w:rFonts w:cstheme="minorHAnsi"/>
        </w:rPr>
      </w:pPr>
      <w:r w:rsidRPr="00C06439">
        <w:rPr>
          <w:rFonts w:cstheme="minorHAnsi"/>
        </w:rPr>
        <w:t>Fig</w:t>
      </w:r>
      <w:r>
        <w:rPr>
          <w:rFonts w:cstheme="minorHAnsi"/>
        </w:rPr>
        <w:t>ure</w:t>
      </w:r>
      <w:r w:rsidRPr="00C06439">
        <w:rPr>
          <w:rFonts w:cstheme="minorHAnsi"/>
        </w:rPr>
        <w:t xml:space="preserve"> 1. Vaccination uptake rate in Liverpool care home staff. Orange columns represent the self-reported vaccine uptake rates in each home. Blue columns represent potential vaccine uptake rate if only logistically issues are resolved. The solid black line represents the mean vaccine uptake rate. The </w:t>
      </w:r>
      <w:r w:rsidRPr="00C06439">
        <w:rPr>
          <w:rFonts w:cstheme="minorHAnsi"/>
        </w:rPr>
        <w:lastRenderedPageBreak/>
        <w:t>dashed black line represents the predicted mean vaccine uptake rate if logistical issues are resolved.</w:t>
      </w:r>
      <w:r>
        <w:rPr>
          <w:rFonts w:cstheme="minorHAnsi"/>
        </w:rPr>
        <w:t xml:space="preserve"> The number above each column equals the total number of staff employed at that home.</w:t>
      </w:r>
    </w:p>
    <w:p w14:paraId="7C1ECE59" w14:textId="77777777" w:rsidR="00724438" w:rsidRDefault="00724438" w:rsidP="00F67715">
      <w:pPr>
        <w:spacing w:line="480" w:lineRule="auto"/>
        <w:jc w:val="both"/>
        <w:rPr>
          <w:rFonts w:cstheme="minorHAnsi"/>
        </w:rPr>
      </w:pPr>
    </w:p>
    <w:p w14:paraId="302B1FF1" w14:textId="77777777" w:rsidR="00F67715" w:rsidRPr="00F67715" w:rsidRDefault="00F67715" w:rsidP="00F67715">
      <w:pPr>
        <w:spacing w:line="480" w:lineRule="auto"/>
        <w:jc w:val="both"/>
        <w:rPr>
          <w:rFonts w:cstheme="minorHAnsi"/>
          <w:b/>
          <w:bCs/>
        </w:rPr>
      </w:pPr>
      <w:r w:rsidRPr="00F67715">
        <w:rPr>
          <w:rFonts w:cstheme="minorHAnsi"/>
          <w:b/>
          <w:bCs/>
        </w:rPr>
        <w:t>Declaration of Sources of Funding</w:t>
      </w:r>
    </w:p>
    <w:p w14:paraId="05B049A6" w14:textId="69D51DEC" w:rsidR="00F67715" w:rsidRPr="00F67715" w:rsidRDefault="00F67715" w:rsidP="00F67715">
      <w:pPr>
        <w:spacing w:line="480" w:lineRule="auto"/>
        <w:jc w:val="both"/>
        <w:rPr>
          <w:rFonts w:cstheme="minorHAnsi"/>
        </w:rPr>
      </w:pPr>
      <w:r w:rsidRPr="00F67715">
        <w:rPr>
          <w:rFonts w:cstheme="minorHAnsi"/>
        </w:rPr>
        <w:t>No external funding was received</w:t>
      </w:r>
    </w:p>
    <w:p w14:paraId="57060899" w14:textId="77777777" w:rsidR="00F67715" w:rsidRPr="00F67715" w:rsidRDefault="00F67715" w:rsidP="00F67715">
      <w:pPr>
        <w:spacing w:line="480" w:lineRule="auto"/>
        <w:jc w:val="both"/>
        <w:rPr>
          <w:rFonts w:cstheme="minorHAnsi"/>
          <w:b/>
          <w:bCs/>
        </w:rPr>
      </w:pPr>
      <w:r w:rsidRPr="00F67715">
        <w:rPr>
          <w:rFonts w:cstheme="minorHAnsi"/>
          <w:b/>
          <w:bCs/>
        </w:rPr>
        <w:t>Declaration of Conflict of Interests</w:t>
      </w:r>
    </w:p>
    <w:p w14:paraId="05715FB5" w14:textId="79C020F3" w:rsidR="00F67715" w:rsidRPr="00F67715" w:rsidRDefault="00724438" w:rsidP="00F67715">
      <w:pPr>
        <w:spacing w:line="480" w:lineRule="auto"/>
        <w:jc w:val="both"/>
        <w:rPr>
          <w:rFonts w:cstheme="minorHAnsi"/>
        </w:rPr>
      </w:pPr>
      <w:r w:rsidRPr="00724438">
        <w:rPr>
          <w:rFonts w:cstheme="minorHAnsi"/>
        </w:rPr>
        <w:t>All authors attest they meet the ICMJE criteria for authorship</w:t>
      </w:r>
      <w:r>
        <w:rPr>
          <w:rFonts w:cstheme="minorHAnsi"/>
        </w:rPr>
        <w:t xml:space="preserve">. </w:t>
      </w:r>
      <w:r w:rsidR="00F67715" w:rsidRPr="00F67715">
        <w:rPr>
          <w:rFonts w:cstheme="minorHAnsi"/>
        </w:rPr>
        <w:t>JSPT has been contracted to provide epidemiological support to Liverpool City Council during the COVID-19 pandemic; no other relationships or activities that could appear to have influenced the submitted work. Views expressed are the authors’ own.</w:t>
      </w:r>
    </w:p>
    <w:p w14:paraId="69714944" w14:textId="77777777" w:rsidR="00F67715" w:rsidRPr="00F67715" w:rsidRDefault="00F67715" w:rsidP="00F67715">
      <w:pPr>
        <w:spacing w:line="480" w:lineRule="auto"/>
        <w:jc w:val="both"/>
        <w:rPr>
          <w:rFonts w:cstheme="minorHAnsi"/>
          <w:b/>
          <w:bCs/>
        </w:rPr>
      </w:pPr>
      <w:r w:rsidRPr="00F67715">
        <w:rPr>
          <w:rFonts w:cstheme="minorHAnsi"/>
          <w:b/>
          <w:bCs/>
        </w:rPr>
        <w:t>Acknowledgements</w:t>
      </w:r>
    </w:p>
    <w:p w14:paraId="43EA411D" w14:textId="477EAB09" w:rsidR="00F67715" w:rsidRPr="00F67715" w:rsidRDefault="00F67715" w:rsidP="00F67715">
      <w:pPr>
        <w:spacing w:line="480" w:lineRule="auto"/>
        <w:jc w:val="both"/>
        <w:rPr>
          <w:rFonts w:cstheme="minorHAnsi"/>
        </w:rPr>
      </w:pPr>
      <w:r w:rsidRPr="00F67715">
        <w:rPr>
          <w:rFonts w:cstheme="minorHAnsi"/>
        </w:rPr>
        <w:t>We would like to acknowledge all care home staff who continue to provide incredible care and support to their residents during the most difficult of times.</w:t>
      </w:r>
    </w:p>
    <w:p w14:paraId="0CD0CFAD" w14:textId="77777777" w:rsidR="00F67715" w:rsidRPr="00F67715" w:rsidRDefault="00F67715" w:rsidP="00F67715">
      <w:pPr>
        <w:spacing w:line="480" w:lineRule="auto"/>
        <w:jc w:val="both"/>
        <w:rPr>
          <w:rFonts w:cstheme="minorHAnsi"/>
          <w:b/>
          <w:bCs/>
        </w:rPr>
      </w:pPr>
      <w:r w:rsidRPr="00F67715">
        <w:rPr>
          <w:rFonts w:cstheme="minorHAnsi"/>
          <w:b/>
          <w:bCs/>
        </w:rPr>
        <w:t>Ethics Statement</w:t>
      </w:r>
    </w:p>
    <w:p w14:paraId="609AE6CF" w14:textId="1C0D38CB" w:rsidR="00F67715" w:rsidRPr="00F67715" w:rsidRDefault="00F67715" w:rsidP="00F67715">
      <w:pPr>
        <w:spacing w:line="480" w:lineRule="auto"/>
        <w:jc w:val="both"/>
        <w:rPr>
          <w:rFonts w:cstheme="minorHAnsi"/>
        </w:rPr>
      </w:pPr>
      <w:r w:rsidRPr="00F67715">
        <w:rPr>
          <w:rFonts w:cstheme="minorHAnsi"/>
        </w:rPr>
        <w:t>These data were collected as part of routine public health service evaluation by Liverpool City Council. Fully anonymised data were provided to JT for secondary data analysis. As such, the University of Liverpool ethics department confirmed that review by the University of Liverpool research ethics committee was not needed (see http://www.hra-decisiontools.org.uk/research/docs/DefiningResearchTable_Oct2017-1.pdf).</w:t>
      </w:r>
    </w:p>
    <w:p w14:paraId="3195894A" w14:textId="77777777" w:rsidR="00F67715" w:rsidRPr="00F67715" w:rsidRDefault="00F67715" w:rsidP="00F67715">
      <w:pPr>
        <w:spacing w:line="480" w:lineRule="auto"/>
        <w:jc w:val="both"/>
        <w:rPr>
          <w:rFonts w:cstheme="minorHAnsi"/>
          <w:b/>
          <w:bCs/>
        </w:rPr>
      </w:pPr>
      <w:r w:rsidRPr="00F67715">
        <w:rPr>
          <w:rFonts w:cstheme="minorHAnsi"/>
          <w:b/>
          <w:bCs/>
        </w:rPr>
        <w:t>Data Availability Statement</w:t>
      </w:r>
    </w:p>
    <w:p w14:paraId="6196F7C2" w14:textId="4099ABFA" w:rsidR="00F67715" w:rsidRDefault="00F67715" w:rsidP="00F67715">
      <w:pPr>
        <w:spacing w:line="480" w:lineRule="auto"/>
        <w:jc w:val="both"/>
        <w:rPr>
          <w:rFonts w:cstheme="minorHAnsi"/>
        </w:rPr>
      </w:pPr>
      <w:r w:rsidRPr="00F67715">
        <w:rPr>
          <w:rFonts w:cstheme="minorHAnsi"/>
        </w:rPr>
        <w:t>Data are available upon reasonable request to Liverpool City Council.</w:t>
      </w:r>
    </w:p>
    <w:p w14:paraId="62676611" w14:textId="42441347" w:rsidR="00F67715" w:rsidRDefault="00F67715" w:rsidP="00F67715">
      <w:pPr>
        <w:spacing w:line="480" w:lineRule="auto"/>
        <w:jc w:val="both"/>
        <w:rPr>
          <w:rFonts w:cstheme="minorHAnsi"/>
        </w:rPr>
      </w:pPr>
    </w:p>
    <w:p w14:paraId="27EEB4CE" w14:textId="24C2CB8C" w:rsidR="00781B29" w:rsidRPr="00FD59CD" w:rsidRDefault="00781B29" w:rsidP="00F67715">
      <w:pPr>
        <w:spacing w:line="480" w:lineRule="auto"/>
        <w:rPr>
          <w:rFonts w:cstheme="minorHAnsi"/>
          <w:b/>
          <w:bCs/>
          <w:color w:val="2A2A2A"/>
        </w:rPr>
      </w:pPr>
      <w:r w:rsidRPr="00FD59CD">
        <w:rPr>
          <w:rFonts w:cstheme="minorHAnsi"/>
          <w:b/>
          <w:bCs/>
          <w:color w:val="2A2A2A"/>
        </w:rPr>
        <w:lastRenderedPageBreak/>
        <w:t>References</w:t>
      </w:r>
    </w:p>
    <w:p w14:paraId="68D8988F" w14:textId="296533AA" w:rsidR="00534884" w:rsidRPr="00534884" w:rsidRDefault="006E1C22" w:rsidP="00534884">
      <w:pPr>
        <w:widowControl w:val="0"/>
        <w:autoSpaceDE w:val="0"/>
        <w:autoSpaceDN w:val="0"/>
        <w:adjustRightInd w:val="0"/>
        <w:spacing w:line="480" w:lineRule="auto"/>
        <w:ind w:left="640" w:hanging="640"/>
        <w:rPr>
          <w:rFonts w:ascii="Calibri" w:hAnsi="Calibri" w:cs="Calibri"/>
          <w:noProof/>
          <w:szCs w:val="24"/>
        </w:rPr>
      </w:pPr>
      <w:r w:rsidRPr="00195FB0">
        <w:rPr>
          <w:b/>
          <w:bCs/>
        </w:rPr>
        <w:fldChar w:fldCharType="begin" w:fldLock="1"/>
      </w:r>
      <w:r w:rsidRPr="00195FB0">
        <w:rPr>
          <w:b/>
          <w:bCs/>
        </w:rPr>
        <w:instrText xml:space="preserve">ADDIN Mendeley Bibliography CSL_BIBLIOGRAPHY </w:instrText>
      </w:r>
      <w:r w:rsidRPr="00195FB0">
        <w:rPr>
          <w:b/>
          <w:bCs/>
        </w:rPr>
        <w:fldChar w:fldCharType="separate"/>
      </w:r>
      <w:r w:rsidR="00534884" w:rsidRPr="00534884">
        <w:rPr>
          <w:rFonts w:ascii="Calibri" w:hAnsi="Calibri" w:cs="Calibri"/>
          <w:b/>
          <w:bCs/>
          <w:noProof/>
          <w:szCs w:val="24"/>
        </w:rPr>
        <w:t>1</w:t>
      </w:r>
      <w:r w:rsidR="00534884" w:rsidRPr="00534884">
        <w:rPr>
          <w:rFonts w:ascii="Calibri" w:hAnsi="Calibri" w:cs="Calibri"/>
          <w:noProof/>
          <w:szCs w:val="24"/>
        </w:rPr>
        <w:t>.</w:t>
      </w:r>
      <w:r w:rsidR="00534884" w:rsidRPr="00534884">
        <w:rPr>
          <w:rFonts w:ascii="Calibri" w:hAnsi="Calibri" w:cs="Calibri"/>
          <w:noProof/>
          <w:szCs w:val="24"/>
        </w:rPr>
        <w:tab/>
      </w:r>
      <w:r w:rsidR="00C907E8" w:rsidRPr="00195FB0">
        <w:rPr>
          <w:rFonts w:ascii="Calibri" w:hAnsi="Calibri" w:cs="Calibri"/>
          <w:szCs w:val="24"/>
        </w:rPr>
        <w:t xml:space="preserve">Office for National Statistics. </w:t>
      </w:r>
      <w:r w:rsidR="00C907E8" w:rsidRPr="00195FB0">
        <w:rPr>
          <w:rFonts w:ascii="Calibri" w:hAnsi="Calibri" w:cs="Calibri"/>
          <w:i/>
          <w:iCs/>
          <w:szCs w:val="24"/>
        </w:rPr>
        <w:t>Number of deaths in care homes notified to the Care Quality Commission, England</w:t>
      </w:r>
      <w:r w:rsidR="00C907E8" w:rsidRPr="00195FB0">
        <w:rPr>
          <w:rFonts w:ascii="Calibri" w:hAnsi="Calibri" w:cs="Calibri"/>
          <w:szCs w:val="24"/>
        </w:rPr>
        <w:t>. 2021 https://www.ons.gov.uk/peoplepopulationandcommunity/birthsdeathsandmarriages/deaths/datasets/numberofdeathsincarehomesnotifiedtothecarequalitycommissionengland (</w:t>
      </w:r>
      <w:r w:rsidR="00C907E8">
        <w:rPr>
          <w:rFonts w:ascii="Calibri" w:hAnsi="Calibri" w:cs="Calibri"/>
          <w:szCs w:val="24"/>
        </w:rPr>
        <w:t>16</w:t>
      </w:r>
      <w:r w:rsidR="00C907E8" w:rsidRPr="00195FB0">
        <w:rPr>
          <w:rFonts w:ascii="Calibri" w:hAnsi="Calibri" w:cs="Calibri"/>
          <w:szCs w:val="24"/>
        </w:rPr>
        <w:t xml:space="preserve"> </w:t>
      </w:r>
      <w:r w:rsidR="00C907E8">
        <w:rPr>
          <w:rFonts w:ascii="Calibri" w:hAnsi="Calibri" w:cs="Calibri"/>
          <w:szCs w:val="24"/>
        </w:rPr>
        <w:t>December 2022</w:t>
      </w:r>
      <w:r w:rsidR="00C907E8" w:rsidRPr="00195FB0">
        <w:rPr>
          <w:rFonts w:ascii="Calibri" w:hAnsi="Calibri" w:cs="Calibri"/>
          <w:szCs w:val="24"/>
        </w:rPr>
        <w:t>, date last accessed)</w:t>
      </w:r>
      <w:r w:rsidR="00534884" w:rsidRPr="00534884">
        <w:rPr>
          <w:rFonts w:ascii="Calibri" w:hAnsi="Calibri" w:cs="Calibri"/>
          <w:noProof/>
          <w:szCs w:val="24"/>
        </w:rPr>
        <w:t>.</w:t>
      </w:r>
    </w:p>
    <w:p w14:paraId="58618EC6" w14:textId="3D4458AE"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Burton JK, Bayne G, Evans C et al</w:t>
      </w:r>
      <w:r w:rsidR="00C907E8" w:rsidRPr="00195FB0">
        <w:rPr>
          <w:rFonts w:ascii="Calibri" w:hAnsi="Calibri" w:cs="Calibri"/>
          <w:i/>
          <w:iCs/>
          <w:szCs w:val="24"/>
        </w:rPr>
        <w:t>.</w:t>
      </w:r>
      <w:r w:rsidR="00C907E8" w:rsidRPr="00195FB0">
        <w:rPr>
          <w:rFonts w:ascii="Calibri" w:hAnsi="Calibri" w:cs="Calibri"/>
          <w:szCs w:val="24"/>
        </w:rPr>
        <w:t xml:space="preserve"> Evolution and effects of COVID-19 outbreaks in care homes: a population analysis in 189 care homes in one geographical region of the UK. </w:t>
      </w:r>
      <w:r w:rsidR="00C907E8" w:rsidRPr="00195FB0">
        <w:rPr>
          <w:rFonts w:ascii="Calibri" w:hAnsi="Calibri" w:cs="Calibri"/>
          <w:i/>
          <w:iCs/>
          <w:szCs w:val="24"/>
        </w:rPr>
        <w:t xml:space="preserve">Lancet Healthy </w:t>
      </w:r>
      <w:proofErr w:type="spellStart"/>
      <w:r w:rsidR="00C907E8" w:rsidRPr="00195FB0">
        <w:rPr>
          <w:rFonts w:ascii="Calibri" w:hAnsi="Calibri" w:cs="Calibri"/>
          <w:i/>
          <w:iCs/>
          <w:szCs w:val="24"/>
        </w:rPr>
        <w:t>Longev</w:t>
      </w:r>
      <w:proofErr w:type="spellEnd"/>
      <w:r w:rsidR="00C907E8" w:rsidRPr="00195FB0">
        <w:rPr>
          <w:rFonts w:ascii="Calibri" w:hAnsi="Calibri" w:cs="Calibri"/>
          <w:szCs w:val="24"/>
        </w:rPr>
        <w:t xml:space="preserve"> 2020; 1: e21–e31.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16/S2666-7568(20)30012-X</w:t>
      </w:r>
      <w:r w:rsidRPr="00534884">
        <w:rPr>
          <w:rFonts w:ascii="Calibri" w:hAnsi="Calibri" w:cs="Calibri"/>
          <w:noProof/>
          <w:szCs w:val="24"/>
        </w:rPr>
        <w:t>.</w:t>
      </w:r>
    </w:p>
    <w:p w14:paraId="31AF2031" w14:textId="21140EC4"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3</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Green R, Tulloch JSP, Tunnah C et al</w:t>
      </w:r>
      <w:r w:rsidR="00C907E8" w:rsidRPr="00195FB0">
        <w:rPr>
          <w:rFonts w:ascii="Calibri" w:hAnsi="Calibri" w:cs="Calibri"/>
          <w:i/>
          <w:iCs/>
          <w:szCs w:val="24"/>
        </w:rPr>
        <w:t>.</w:t>
      </w:r>
      <w:r w:rsidR="00C907E8" w:rsidRPr="00195FB0">
        <w:rPr>
          <w:rFonts w:ascii="Calibri" w:hAnsi="Calibri" w:cs="Calibri"/>
          <w:szCs w:val="24"/>
        </w:rPr>
        <w:t xml:space="preserve"> COVID-19 testing in outbreak free care homes: What are the public health benefits? </w:t>
      </w:r>
      <w:r w:rsidR="00C907E8" w:rsidRPr="00195FB0">
        <w:rPr>
          <w:rFonts w:ascii="Calibri" w:hAnsi="Calibri" w:cs="Calibri"/>
          <w:i/>
          <w:iCs/>
          <w:szCs w:val="24"/>
        </w:rPr>
        <w:t xml:space="preserve">J Hosp Infect </w:t>
      </w:r>
      <w:r w:rsidR="00C907E8" w:rsidRPr="00195FB0">
        <w:rPr>
          <w:rFonts w:ascii="Calibri" w:hAnsi="Calibri" w:cs="Calibri"/>
          <w:szCs w:val="24"/>
        </w:rPr>
        <w:t>2021;</w:t>
      </w:r>
      <w:r w:rsidR="00C907E8" w:rsidRPr="00195FB0">
        <w:t xml:space="preserve"> </w:t>
      </w:r>
      <w:r w:rsidR="00C907E8" w:rsidRPr="00195FB0">
        <w:rPr>
          <w:rFonts w:ascii="Calibri" w:hAnsi="Calibri" w:cs="Calibri"/>
          <w:szCs w:val="24"/>
        </w:rPr>
        <w:t xml:space="preserve">S0195-6701(21)00009-8.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16/j.jhin.2020.12.024</w:t>
      </w:r>
    </w:p>
    <w:p w14:paraId="2672BE9C" w14:textId="4C559570"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4</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Liverpool City Council. Joint Strategic Needs Assessment. Liverpool Compendium of Health Statistics. 2018. https://liverpool.gov.uk/media/9732/liverpool-compendium-of-health-statistics-2018.pdf (</w:t>
      </w:r>
      <w:r w:rsidR="00C907E8">
        <w:rPr>
          <w:rFonts w:ascii="Calibri" w:hAnsi="Calibri" w:cs="Calibri"/>
          <w:szCs w:val="24"/>
        </w:rPr>
        <w:t>16</w:t>
      </w:r>
      <w:r w:rsidR="00C907E8" w:rsidRPr="00195FB0">
        <w:rPr>
          <w:rFonts w:ascii="Calibri" w:hAnsi="Calibri" w:cs="Calibri"/>
          <w:szCs w:val="24"/>
        </w:rPr>
        <w:t xml:space="preserve"> </w:t>
      </w:r>
      <w:r w:rsidR="00C907E8">
        <w:rPr>
          <w:rFonts w:ascii="Calibri" w:hAnsi="Calibri" w:cs="Calibri"/>
          <w:szCs w:val="24"/>
        </w:rPr>
        <w:t>December</w:t>
      </w:r>
      <w:r w:rsidR="00C907E8" w:rsidRPr="00195FB0">
        <w:rPr>
          <w:rFonts w:ascii="Calibri" w:hAnsi="Calibri" w:cs="Calibri"/>
          <w:szCs w:val="24"/>
        </w:rPr>
        <w:t xml:space="preserve"> 202</w:t>
      </w:r>
      <w:r w:rsidR="00C907E8">
        <w:rPr>
          <w:rFonts w:ascii="Calibri" w:hAnsi="Calibri" w:cs="Calibri"/>
          <w:szCs w:val="24"/>
        </w:rPr>
        <w:t>2</w:t>
      </w:r>
      <w:r w:rsidR="00C907E8" w:rsidRPr="00195FB0">
        <w:rPr>
          <w:rFonts w:ascii="Calibri" w:hAnsi="Calibri" w:cs="Calibri"/>
          <w:szCs w:val="24"/>
        </w:rPr>
        <w:t>, date last accessed)</w:t>
      </w:r>
      <w:r w:rsidRPr="00534884">
        <w:rPr>
          <w:rFonts w:ascii="Calibri" w:hAnsi="Calibri" w:cs="Calibri"/>
          <w:noProof/>
          <w:szCs w:val="24"/>
        </w:rPr>
        <w:t>.</w:t>
      </w:r>
    </w:p>
    <w:p w14:paraId="1B07331A" w14:textId="22DA85B3"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5</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Public Health England. </w:t>
      </w:r>
      <w:r w:rsidR="00C907E8" w:rsidRPr="00195FB0">
        <w:rPr>
          <w:rFonts w:ascii="Calibri" w:hAnsi="Calibri" w:cs="Calibri"/>
          <w:i/>
          <w:iCs/>
          <w:szCs w:val="24"/>
        </w:rPr>
        <w:t>Liverpool - local authority health profile 2018.</w:t>
      </w:r>
      <w:r w:rsidR="00C907E8" w:rsidRPr="00195FB0">
        <w:rPr>
          <w:rFonts w:ascii="Calibri" w:hAnsi="Calibri" w:cs="Calibri"/>
          <w:szCs w:val="24"/>
        </w:rPr>
        <w:t xml:space="preserve"> 2018. https://liverpool.gov.uk/media/1356614/phe-profile-2018.pdf (</w:t>
      </w:r>
      <w:r w:rsidR="00C907E8">
        <w:rPr>
          <w:rFonts w:ascii="Calibri" w:hAnsi="Calibri" w:cs="Calibri"/>
          <w:szCs w:val="24"/>
        </w:rPr>
        <w:t>16 December 2022</w:t>
      </w:r>
      <w:r w:rsidR="00C907E8" w:rsidRPr="00195FB0">
        <w:rPr>
          <w:rFonts w:ascii="Calibri" w:hAnsi="Calibri" w:cs="Calibri"/>
          <w:szCs w:val="24"/>
        </w:rPr>
        <w:t xml:space="preserve"> date last accessed)</w:t>
      </w:r>
      <w:r w:rsidRPr="00534884">
        <w:rPr>
          <w:rFonts w:ascii="Calibri" w:hAnsi="Calibri" w:cs="Calibri"/>
          <w:noProof/>
          <w:szCs w:val="24"/>
        </w:rPr>
        <w:t>.</w:t>
      </w:r>
    </w:p>
    <w:p w14:paraId="7E402A68" w14:textId="237C58AF"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6</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Gordon AL, Franklin M, Bradshaw L, Logan P, Elliott R, Gladman JRF. Health status of UK care home residents: A cohort study. </w:t>
      </w:r>
      <w:r w:rsidR="00C907E8" w:rsidRPr="00195FB0">
        <w:rPr>
          <w:rFonts w:ascii="Calibri" w:hAnsi="Calibri" w:cs="Calibri"/>
          <w:i/>
          <w:iCs/>
          <w:szCs w:val="24"/>
        </w:rPr>
        <w:t>Age and Ageing</w:t>
      </w:r>
      <w:r w:rsidR="00C907E8" w:rsidRPr="00195FB0">
        <w:rPr>
          <w:rFonts w:ascii="Calibri" w:hAnsi="Calibri" w:cs="Calibri"/>
          <w:szCs w:val="24"/>
        </w:rPr>
        <w:t xml:space="preserve"> 2014; 43: 97–103.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93/ageing/aft077</w:t>
      </w:r>
      <w:r w:rsidRPr="00534884">
        <w:rPr>
          <w:rFonts w:ascii="Calibri" w:hAnsi="Calibri" w:cs="Calibri"/>
          <w:noProof/>
          <w:szCs w:val="24"/>
        </w:rPr>
        <w:t>.</w:t>
      </w:r>
    </w:p>
    <w:p w14:paraId="7EA7E04C" w14:textId="4F13346C"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7</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Cox LS, </w:t>
      </w:r>
      <w:proofErr w:type="spellStart"/>
      <w:r w:rsidR="00C907E8" w:rsidRPr="00195FB0">
        <w:rPr>
          <w:rFonts w:ascii="Calibri" w:hAnsi="Calibri" w:cs="Calibri"/>
          <w:szCs w:val="24"/>
        </w:rPr>
        <w:t>Bellantuono</w:t>
      </w:r>
      <w:proofErr w:type="spellEnd"/>
      <w:r w:rsidR="00C907E8" w:rsidRPr="00195FB0">
        <w:rPr>
          <w:rFonts w:ascii="Calibri" w:hAnsi="Calibri" w:cs="Calibri"/>
          <w:szCs w:val="24"/>
        </w:rPr>
        <w:t xml:space="preserve"> I, Lord JM et al</w:t>
      </w:r>
      <w:r w:rsidR="00C907E8" w:rsidRPr="00195FB0">
        <w:rPr>
          <w:rFonts w:ascii="Calibri" w:hAnsi="Calibri" w:cs="Calibri"/>
          <w:i/>
          <w:iCs/>
          <w:szCs w:val="24"/>
        </w:rPr>
        <w:t>.</w:t>
      </w:r>
      <w:r w:rsidR="00C907E8" w:rsidRPr="00195FB0">
        <w:rPr>
          <w:rFonts w:ascii="Calibri" w:hAnsi="Calibri" w:cs="Calibri"/>
          <w:szCs w:val="24"/>
        </w:rPr>
        <w:t xml:space="preserve"> Tackling </w:t>
      </w:r>
      <w:proofErr w:type="spellStart"/>
      <w:r w:rsidR="00C907E8" w:rsidRPr="00195FB0">
        <w:rPr>
          <w:rFonts w:ascii="Calibri" w:hAnsi="Calibri" w:cs="Calibri"/>
          <w:szCs w:val="24"/>
        </w:rPr>
        <w:t>immunosenescence</w:t>
      </w:r>
      <w:proofErr w:type="spellEnd"/>
      <w:r w:rsidR="00C907E8" w:rsidRPr="00195FB0">
        <w:rPr>
          <w:rFonts w:ascii="Calibri" w:hAnsi="Calibri" w:cs="Calibri"/>
          <w:szCs w:val="24"/>
        </w:rPr>
        <w:t xml:space="preserve"> to improve COVID-19 outcomes and vaccine response in older adults. </w:t>
      </w:r>
      <w:r w:rsidR="00C907E8" w:rsidRPr="00195FB0">
        <w:rPr>
          <w:rFonts w:ascii="Calibri" w:hAnsi="Calibri" w:cs="Calibri"/>
          <w:i/>
          <w:iCs/>
          <w:szCs w:val="24"/>
        </w:rPr>
        <w:t xml:space="preserve">Lancet Healthy </w:t>
      </w:r>
      <w:proofErr w:type="spellStart"/>
      <w:r w:rsidR="00C907E8" w:rsidRPr="00195FB0">
        <w:rPr>
          <w:rFonts w:ascii="Calibri" w:hAnsi="Calibri" w:cs="Calibri"/>
          <w:i/>
          <w:iCs/>
          <w:szCs w:val="24"/>
        </w:rPr>
        <w:t>Longev</w:t>
      </w:r>
      <w:proofErr w:type="spellEnd"/>
      <w:r w:rsidR="00C907E8" w:rsidRPr="00195FB0">
        <w:rPr>
          <w:rFonts w:ascii="Calibri" w:hAnsi="Calibri" w:cs="Calibri"/>
          <w:szCs w:val="24"/>
        </w:rPr>
        <w:t xml:space="preserve"> 2020; 1: e55–e57.</w:t>
      </w:r>
      <w:r w:rsidR="00C907E8" w:rsidRPr="00195FB0">
        <w:t xml:space="preserve">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16/S2666-7568(20)30011-8</w:t>
      </w:r>
      <w:r w:rsidRPr="00534884">
        <w:rPr>
          <w:rFonts w:ascii="Calibri" w:hAnsi="Calibri" w:cs="Calibri"/>
          <w:noProof/>
          <w:szCs w:val="24"/>
        </w:rPr>
        <w:t>.</w:t>
      </w:r>
    </w:p>
    <w:p w14:paraId="0954C204" w14:textId="000F8597"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lastRenderedPageBreak/>
        <w:t>8</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Public Health England. </w:t>
      </w:r>
      <w:r w:rsidR="00C907E8" w:rsidRPr="00195FB0">
        <w:rPr>
          <w:rFonts w:ascii="Calibri" w:hAnsi="Calibri" w:cs="Calibri"/>
          <w:i/>
          <w:iCs/>
          <w:szCs w:val="24"/>
        </w:rPr>
        <w:t>Admission and care of residents in a care home during COVID-19</w:t>
      </w:r>
      <w:r w:rsidR="00C907E8" w:rsidRPr="00195FB0">
        <w:rPr>
          <w:rFonts w:ascii="Calibri" w:hAnsi="Calibri" w:cs="Calibri"/>
          <w:szCs w:val="24"/>
        </w:rPr>
        <w:t>. 2021 https://www.gov.uk/government/publications/coronavirus-covid-19-admission-and-care-of-people-in-care-homes/coronavirus-covid-19-admission-and-care-of-people-in-care-homes (</w:t>
      </w:r>
      <w:r w:rsidR="00C907E8">
        <w:rPr>
          <w:rFonts w:ascii="Calibri" w:hAnsi="Calibri" w:cs="Calibri"/>
          <w:szCs w:val="24"/>
        </w:rPr>
        <w:t>16 December 2</w:t>
      </w:r>
      <w:r w:rsidR="00C907E8" w:rsidRPr="00195FB0">
        <w:rPr>
          <w:rFonts w:ascii="Calibri" w:hAnsi="Calibri" w:cs="Calibri"/>
          <w:szCs w:val="24"/>
        </w:rPr>
        <w:t>02</w:t>
      </w:r>
      <w:r w:rsidR="00C907E8">
        <w:rPr>
          <w:rFonts w:ascii="Calibri" w:hAnsi="Calibri" w:cs="Calibri"/>
          <w:szCs w:val="24"/>
        </w:rPr>
        <w:t>2</w:t>
      </w:r>
      <w:r w:rsidR="00C907E8" w:rsidRPr="00195FB0">
        <w:rPr>
          <w:rFonts w:ascii="Calibri" w:hAnsi="Calibri" w:cs="Calibri"/>
          <w:szCs w:val="24"/>
        </w:rPr>
        <w:t>, date last accessed</w:t>
      </w:r>
      <w:r w:rsidR="00C907E8">
        <w:rPr>
          <w:rFonts w:ascii="Calibri" w:hAnsi="Calibri" w:cs="Calibri"/>
          <w:szCs w:val="24"/>
        </w:rPr>
        <w:t>)</w:t>
      </w:r>
      <w:r w:rsidRPr="00534884">
        <w:rPr>
          <w:rFonts w:ascii="Calibri" w:hAnsi="Calibri" w:cs="Calibri"/>
          <w:noProof/>
          <w:szCs w:val="24"/>
        </w:rPr>
        <w:t>.</w:t>
      </w:r>
    </w:p>
    <w:p w14:paraId="13A3D76B" w14:textId="1FEB0D28"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9</w:t>
      </w:r>
      <w:r w:rsidRPr="00534884">
        <w:rPr>
          <w:rFonts w:ascii="Calibri" w:hAnsi="Calibri" w:cs="Calibri"/>
          <w:noProof/>
          <w:szCs w:val="24"/>
        </w:rPr>
        <w:t>.</w:t>
      </w:r>
      <w:r w:rsidRPr="00534884">
        <w:rPr>
          <w:rFonts w:ascii="Calibri" w:hAnsi="Calibri" w:cs="Calibri"/>
          <w:noProof/>
          <w:szCs w:val="24"/>
        </w:rPr>
        <w:tab/>
        <w:t xml:space="preserve">Shrotri M, Krutikov M, Nacer-Laidi H </w:t>
      </w:r>
      <w:r w:rsidRPr="00C907E8">
        <w:rPr>
          <w:rFonts w:ascii="Calibri" w:hAnsi="Calibri" w:cs="Calibri"/>
          <w:noProof/>
          <w:szCs w:val="24"/>
        </w:rPr>
        <w:t>et al</w:t>
      </w:r>
      <w:r w:rsidRPr="00534884">
        <w:rPr>
          <w:rFonts w:ascii="Calibri" w:hAnsi="Calibri" w:cs="Calibri"/>
          <w:i/>
          <w:iCs/>
          <w:noProof/>
          <w:szCs w:val="24"/>
        </w:rPr>
        <w:t>.</w:t>
      </w:r>
      <w:r w:rsidRPr="00534884">
        <w:rPr>
          <w:rFonts w:ascii="Calibri" w:hAnsi="Calibri" w:cs="Calibri"/>
          <w:noProof/>
          <w:szCs w:val="24"/>
        </w:rPr>
        <w:t xml:space="preserve"> Duration of vaccine effectiveness against SARS-CoV-2 infection, hospitalisation, and death in residents and staff of long-term care facilities in England (VIVALDI): a prospective cohort study.</w:t>
      </w:r>
      <w:r w:rsidRPr="00C907E8">
        <w:rPr>
          <w:rFonts w:ascii="Calibri" w:hAnsi="Calibri" w:cs="Calibri"/>
          <w:i/>
          <w:iCs/>
          <w:noProof/>
          <w:szCs w:val="24"/>
        </w:rPr>
        <w:t xml:space="preserve"> Lancet Heal Longev</w:t>
      </w:r>
      <w:r w:rsidR="00C907E8">
        <w:rPr>
          <w:rFonts w:ascii="Calibri" w:hAnsi="Calibri" w:cs="Calibri"/>
          <w:noProof/>
          <w:szCs w:val="24"/>
        </w:rPr>
        <w:t>.</w:t>
      </w:r>
      <w:r w:rsidRPr="00534884">
        <w:rPr>
          <w:rFonts w:ascii="Calibri" w:hAnsi="Calibri" w:cs="Calibri"/>
          <w:noProof/>
          <w:szCs w:val="24"/>
        </w:rPr>
        <w:t xml:space="preserve"> 2022; 3: e470–e480.</w:t>
      </w:r>
      <w:r w:rsidR="00C907E8">
        <w:rPr>
          <w:rFonts w:ascii="Calibri" w:hAnsi="Calibri" w:cs="Calibri"/>
          <w:noProof/>
          <w:szCs w:val="24"/>
        </w:rPr>
        <w:t xml:space="preserve"> </w:t>
      </w:r>
      <w:r w:rsidR="00C907E8" w:rsidRPr="00C907E8">
        <w:rPr>
          <w:rFonts w:ascii="Calibri" w:hAnsi="Calibri" w:cs="Calibri"/>
          <w:noProof/>
          <w:szCs w:val="24"/>
        </w:rPr>
        <w:t>doi: 10.1016/S2666-7568(22)00147-7</w:t>
      </w:r>
    </w:p>
    <w:p w14:paraId="0F8BCDAF" w14:textId="456608E8"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0</w:t>
      </w:r>
      <w:r w:rsidRPr="00534884">
        <w:rPr>
          <w:rFonts w:ascii="Calibri" w:hAnsi="Calibri" w:cs="Calibri"/>
          <w:noProof/>
          <w:szCs w:val="24"/>
        </w:rPr>
        <w:t>.</w:t>
      </w:r>
      <w:r w:rsidRPr="00534884">
        <w:rPr>
          <w:rFonts w:ascii="Calibri" w:hAnsi="Calibri" w:cs="Calibri"/>
          <w:noProof/>
          <w:szCs w:val="24"/>
        </w:rPr>
        <w:tab/>
        <w:t xml:space="preserve">Bussink-Voorend D, Hautvast JLA, Vandeberg L, Visser O, Hulscher MEJL. A systematic literature review to clarify the concept of vaccine hesitancy. </w:t>
      </w:r>
      <w:r w:rsidRPr="00C907E8">
        <w:rPr>
          <w:rFonts w:ascii="Calibri" w:hAnsi="Calibri" w:cs="Calibri"/>
          <w:i/>
          <w:iCs/>
          <w:noProof/>
          <w:szCs w:val="24"/>
        </w:rPr>
        <w:t>Nat Hum Behav</w:t>
      </w:r>
      <w:r w:rsidR="00C907E8">
        <w:rPr>
          <w:rFonts w:ascii="Calibri" w:hAnsi="Calibri" w:cs="Calibri"/>
          <w:noProof/>
          <w:szCs w:val="24"/>
        </w:rPr>
        <w:t>.</w:t>
      </w:r>
      <w:r w:rsidRPr="00534884">
        <w:rPr>
          <w:rFonts w:ascii="Calibri" w:hAnsi="Calibri" w:cs="Calibri"/>
          <w:noProof/>
          <w:szCs w:val="24"/>
        </w:rPr>
        <w:t xml:space="preserve"> 2022; 6: 1634–1648.</w:t>
      </w:r>
      <w:r w:rsidR="00C907E8" w:rsidRPr="00C907E8">
        <w:t xml:space="preserve"> </w:t>
      </w:r>
      <w:r w:rsidR="00C907E8" w:rsidRPr="00C907E8">
        <w:rPr>
          <w:rFonts w:ascii="Calibri" w:hAnsi="Calibri" w:cs="Calibri"/>
          <w:noProof/>
          <w:szCs w:val="24"/>
        </w:rPr>
        <w:t>doi: 10.1038/s41562-022-01431-6</w:t>
      </w:r>
    </w:p>
    <w:p w14:paraId="015E73B1" w14:textId="15C18902"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1</w:t>
      </w:r>
      <w:r w:rsidRPr="00534884">
        <w:rPr>
          <w:rFonts w:ascii="Calibri" w:hAnsi="Calibri" w:cs="Calibri"/>
          <w:noProof/>
          <w:szCs w:val="24"/>
        </w:rPr>
        <w:t>.</w:t>
      </w:r>
      <w:r w:rsidRPr="00534884">
        <w:rPr>
          <w:rFonts w:ascii="Calibri" w:hAnsi="Calibri" w:cs="Calibri"/>
          <w:noProof/>
          <w:szCs w:val="24"/>
        </w:rPr>
        <w:tab/>
        <w:t xml:space="preserve">Larson HJ. Defining and measuring vaccine hesitancy. </w:t>
      </w:r>
      <w:r w:rsidRPr="00C907E8">
        <w:rPr>
          <w:rFonts w:ascii="Calibri" w:hAnsi="Calibri" w:cs="Calibri"/>
          <w:i/>
          <w:iCs/>
          <w:noProof/>
          <w:szCs w:val="24"/>
        </w:rPr>
        <w:t>Nat Hum Behav</w:t>
      </w:r>
      <w:r w:rsidR="00C907E8">
        <w:rPr>
          <w:rFonts w:ascii="Calibri" w:hAnsi="Calibri" w:cs="Calibri"/>
          <w:noProof/>
          <w:szCs w:val="24"/>
        </w:rPr>
        <w:t>.</w:t>
      </w:r>
      <w:r w:rsidRPr="00534884">
        <w:rPr>
          <w:rFonts w:ascii="Calibri" w:hAnsi="Calibri" w:cs="Calibri"/>
          <w:noProof/>
          <w:szCs w:val="24"/>
        </w:rPr>
        <w:t xml:space="preserve"> 2022; 6: 1609–1610.</w:t>
      </w:r>
      <w:r w:rsidR="00C907E8" w:rsidRPr="00C907E8">
        <w:t xml:space="preserve"> </w:t>
      </w:r>
      <w:r w:rsidR="00C907E8" w:rsidRPr="00C907E8">
        <w:rPr>
          <w:rFonts w:ascii="Calibri" w:hAnsi="Calibri" w:cs="Calibri"/>
          <w:noProof/>
          <w:szCs w:val="24"/>
        </w:rPr>
        <w:t>doi: 10.1038/s41562-022-01484-7</w:t>
      </w:r>
    </w:p>
    <w:p w14:paraId="1F88FADC" w14:textId="2DD29358"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2</w:t>
      </w:r>
      <w:r w:rsidRPr="00534884">
        <w:rPr>
          <w:rFonts w:ascii="Calibri" w:hAnsi="Calibri" w:cs="Calibri"/>
          <w:noProof/>
          <w:szCs w:val="24"/>
        </w:rPr>
        <w:t>.</w:t>
      </w:r>
      <w:r w:rsidRPr="00534884">
        <w:rPr>
          <w:rFonts w:ascii="Calibri" w:hAnsi="Calibri" w:cs="Calibri"/>
          <w:noProof/>
          <w:szCs w:val="24"/>
        </w:rPr>
        <w:tab/>
      </w:r>
      <w:proofErr w:type="spellStart"/>
      <w:r w:rsidR="00C907E8" w:rsidRPr="00195FB0">
        <w:rPr>
          <w:rFonts w:ascii="Calibri" w:hAnsi="Calibri" w:cs="Calibri"/>
          <w:szCs w:val="24"/>
        </w:rPr>
        <w:t>Feleszko</w:t>
      </w:r>
      <w:proofErr w:type="spellEnd"/>
      <w:r w:rsidR="00C907E8" w:rsidRPr="00195FB0">
        <w:rPr>
          <w:rFonts w:ascii="Calibri" w:hAnsi="Calibri" w:cs="Calibri"/>
          <w:szCs w:val="24"/>
        </w:rPr>
        <w:t xml:space="preserve"> W, </w:t>
      </w:r>
      <w:proofErr w:type="spellStart"/>
      <w:r w:rsidR="00C907E8" w:rsidRPr="00195FB0">
        <w:rPr>
          <w:rFonts w:ascii="Calibri" w:hAnsi="Calibri" w:cs="Calibri"/>
          <w:szCs w:val="24"/>
        </w:rPr>
        <w:t>Lewulis</w:t>
      </w:r>
      <w:proofErr w:type="spellEnd"/>
      <w:r w:rsidR="00C907E8" w:rsidRPr="00195FB0">
        <w:rPr>
          <w:rFonts w:ascii="Calibri" w:hAnsi="Calibri" w:cs="Calibri"/>
          <w:szCs w:val="24"/>
        </w:rPr>
        <w:t xml:space="preserve"> P, Czarnecki A, </w:t>
      </w:r>
      <w:proofErr w:type="spellStart"/>
      <w:r w:rsidR="00C907E8" w:rsidRPr="00195FB0">
        <w:rPr>
          <w:rFonts w:ascii="Calibri" w:hAnsi="Calibri" w:cs="Calibri"/>
          <w:szCs w:val="24"/>
        </w:rPr>
        <w:t>Waszkiewicz</w:t>
      </w:r>
      <w:proofErr w:type="spellEnd"/>
      <w:r w:rsidR="00C907E8" w:rsidRPr="00195FB0">
        <w:rPr>
          <w:rFonts w:ascii="Calibri" w:hAnsi="Calibri" w:cs="Calibri"/>
          <w:szCs w:val="24"/>
        </w:rPr>
        <w:t xml:space="preserve"> P. Flattening the curve of COVID-19 vaccine rejection—an international overview. </w:t>
      </w:r>
      <w:r w:rsidR="00C907E8" w:rsidRPr="00195FB0">
        <w:rPr>
          <w:rFonts w:ascii="Calibri" w:hAnsi="Calibri" w:cs="Calibri"/>
          <w:i/>
          <w:iCs/>
          <w:szCs w:val="24"/>
        </w:rPr>
        <w:t>Vaccines</w:t>
      </w:r>
      <w:r w:rsidR="00C907E8" w:rsidRPr="00195FB0">
        <w:rPr>
          <w:rFonts w:ascii="Calibri" w:hAnsi="Calibri" w:cs="Calibri"/>
          <w:szCs w:val="24"/>
        </w:rPr>
        <w:t xml:space="preserve"> 2021; 9:44.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3390/vaccines9010044</w:t>
      </w:r>
      <w:r w:rsidRPr="00534884">
        <w:rPr>
          <w:rFonts w:ascii="Calibri" w:hAnsi="Calibri" w:cs="Calibri"/>
          <w:noProof/>
          <w:szCs w:val="24"/>
        </w:rPr>
        <w:t>.</w:t>
      </w:r>
    </w:p>
    <w:p w14:paraId="650C8E2E" w14:textId="73C169BC"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3</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Wang K, Wong ELY, Ho KF et al</w:t>
      </w:r>
      <w:r w:rsidR="00C907E8" w:rsidRPr="00195FB0">
        <w:rPr>
          <w:rFonts w:ascii="Calibri" w:hAnsi="Calibri" w:cs="Calibri"/>
          <w:i/>
          <w:iCs/>
          <w:szCs w:val="24"/>
        </w:rPr>
        <w:t>.</w:t>
      </w:r>
      <w:r w:rsidR="00C907E8" w:rsidRPr="00195FB0">
        <w:rPr>
          <w:rFonts w:ascii="Calibri" w:hAnsi="Calibri" w:cs="Calibri"/>
          <w:szCs w:val="24"/>
        </w:rPr>
        <w:t xml:space="preserve"> Change of willingness to accept COVID-19 vaccine and reasons of vaccine hesitancy of working people at different waves of local epidemic in Hong Kong, China: Repeated cross-sectional surveys. </w:t>
      </w:r>
      <w:r w:rsidR="00C907E8" w:rsidRPr="00195FB0">
        <w:rPr>
          <w:rFonts w:ascii="Calibri" w:hAnsi="Calibri" w:cs="Calibri"/>
          <w:i/>
          <w:iCs/>
          <w:szCs w:val="24"/>
        </w:rPr>
        <w:t>Vaccines</w:t>
      </w:r>
      <w:r w:rsidR="00C907E8" w:rsidRPr="00195FB0">
        <w:rPr>
          <w:rFonts w:ascii="Calibri" w:hAnsi="Calibri" w:cs="Calibri"/>
          <w:szCs w:val="24"/>
        </w:rPr>
        <w:t xml:space="preserve"> 2021; 9:62.</w:t>
      </w:r>
      <w:r w:rsidR="00C907E8" w:rsidRPr="00195FB0">
        <w:t xml:space="preserve">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3390/vaccines9010062</w:t>
      </w:r>
      <w:r w:rsidRPr="00534884">
        <w:rPr>
          <w:rFonts w:ascii="Calibri" w:hAnsi="Calibri" w:cs="Calibri"/>
          <w:noProof/>
          <w:szCs w:val="24"/>
        </w:rPr>
        <w:t>.</w:t>
      </w:r>
    </w:p>
    <w:p w14:paraId="2DB77243" w14:textId="028C24D9"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4</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Verger P, </w:t>
      </w:r>
      <w:proofErr w:type="spellStart"/>
      <w:r w:rsidR="00C907E8" w:rsidRPr="00195FB0">
        <w:rPr>
          <w:rFonts w:ascii="Calibri" w:hAnsi="Calibri" w:cs="Calibri"/>
          <w:szCs w:val="24"/>
        </w:rPr>
        <w:t>Scronias</w:t>
      </w:r>
      <w:proofErr w:type="spellEnd"/>
      <w:r w:rsidR="00C907E8" w:rsidRPr="00195FB0">
        <w:rPr>
          <w:rFonts w:ascii="Calibri" w:hAnsi="Calibri" w:cs="Calibri"/>
          <w:szCs w:val="24"/>
        </w:rPr>
        <w:t xml:space="preserve"> D, Dauby N et al. Attitudes of healthcare workers towards COVID-19 vaccination: a survey in France and French-speaking parts of Belgium and Canada, 2020. </w:t>
      </w:r>
      <w:r w:rsidR="00C907E8" w:rsidRPr="00195FB0">
        <w:rPr>
          <w:rFonts w:ascii="Calibri" w:hAnsi="Calibri" w:cs="Calibri"/>
          <w:i/>
          <w:iCs/>
          <w:szCs w:val="24"/>
        </w:rPr>
        <w:t xml:space="preserve">Euro </w:t>
      </w:r>
      <w:proofErr w:type="spellStart"/>
      <w:r w:rsidR="00C907E8" w:rsidRPr="00195FB0">
        <w:rPr>
          <w:rFonts w:ascii="Calibri" w:hAnsi="Calibri" w:cs="Calibri"/>
          <w:i/>
          <w:iCs/>
          <w:szCs w:val="24"/>
        </w:rPr>
        <w:t>Surveill</w:t>
      </w:r>
      <w:proofErr w:type="spellEnd"/>
      <w:r w:rsidR="00C907E8" w:rsidRPr="00195FB0">
        <w:rPr>
          <w:rFonts w:ascii="Calibri" w:hAnsi="Calibri" w:cs="Calibri"/>
          <w:szCs w:val="24"/>
        </w:rPr>
        <w:t xml:space="preserve"> 2021; 26: 2002047.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2807/1560-7917.ES.2021.26.3.2002047</w:t>
      </w:r>
    </w:p>
    <w:p w14:paraId="71A73394" w14:textId="2EC19C7E"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5</w:t>
      </w:r>
      <w:r w:rsidRPr="00534884">
        <w:rPr>
          <w:rFonts w:ascii="Calibri" w:hAnsi="Calibri" w:cs="Calibri"/>
          <w:noProof/>
          <w:szCs w:val="24"/>
        </w:rPr>
        <w:t>.</w:t>
      </w:r>
      <w:r w:rsidRPr="00534884">
        <w:rPr>
          <w:rFonts w:ascii="Calibri" w:hAnsi="Calibri" w:cs="Calibri"/>
          <w:noProof/>
          <w:szCs w:val="24"/>
        </w:rPr>
        <w:tab/>
      </w:r>
      <w:proofErr w:type="spellStart"/>
      <w:r w:rsidR="00C907E8" w:rsidRPr="00195FB0">
        <w:rPr>
          <w:rFonts w:ascii="Calibri" w:hAnsi="Calibri" w:cs="Calibri"/>
          <w:szCs w:val="24"/>
        </w:rPr>
        <w:t>Gharpure</w:t>
      </w:r>
      <w:proofErr w:type="spellEnd"/>
      <w:r w:rsidR="00C907E8" w:rsidRPr="00195FB0">
        <w:rPr>
          <w:rFonts w:ascii="Calibri" w:hAnsi="Calibri" w:cs="Calibri"/>
          <w:szCs w:val="24"/>
        </w:rPr>
        <w:t xml:space="preserve"> R, Guo A, Bishnoi CK et al</w:t>
      </w:r>
      <w:r w:rsidR="00C907E8" w:rsidRPr="00195FB0">
        <w:rPr>
          <w:rFonts w:ascii="Calibri" w:hAnsi="Calibri" w:cs="Calibri"/>
          <w:i/>
          <w:iCs/>
          <w:szCs w:val="24"/>
        </w:rPr>
        <w:t>.</w:t>
      </w:r>
      <w:r w:rsidR="00C907E8" w:rsidRPr="00195FB0">
        <w:rPr>
          <w:rFonts w:ascii="Calibri" w:hAnsi="Calibri" w:cs="Calibri"/>
          <w:szCs w:val="24"/>
        </w:rPr>
        <w:t xml:space="preserve"> Early COVID-19 First-dose vaccination coverage among residents and staff members of skilled nursing facilities participating in the pharmacy </w:t>
      </w:r>
      <w:r w:rsidR="00C907E8" w:rsidRPr="00195FB0">
        <w:rPr>
          <w:rFonts w:ascii="Calibri" w:hAnsi="Calibri" w:cs="Calibri"/>
          <w:szCs w:val="24"/>
        </w:rPr>
        <w:lastRenderedPageBreak/>
        <w:t xml:space="preserve">partnership for long-term care program — United States, December 2020–January 2021. </w:t>
      </w:r>
      <w:r w:rsidR="00C907E8" w:rsidRPr="00195FB0">
        <w:rPr>
          <w:rFonts w:ascii="Calibri" w:hAnsi="Calibri" w:cs="Calibri"/>
          <w:i/>
          <w:iCs/>
          <w:szCs w:val="24"/>
        </w:rPr>
        <w:t xml:space="preserve">MMWR </w:t>
      </w:r>
      <w:proofErr w:type="spellStart"/>
      <w:r w:rsidR="00C907E8" w:rsidRPr="00195FB0">
        <w:rPr>
          <w:rFonts w:ascii="Calibri" w:hAnsi="Calibri" w:cs="Calibri"/>
          <w:i/>
          <w:iCs/>
          <w:szCs w:val="24"/>
        </w:rPr>
        <w:t>Morb</w:t>
      </w:r>
      <w:proofErr w:type="spellEnd"/>
      <w:r w:rsidR="00C907E8" w:rsidRPr="00195FB0">
        <w:rPr>
          <w:rFonts w:ascii="Calibri" w:hAnsi="Calibri" w:cs="Calibri"/>
          <w:i/>
          <w:iCs/>
          <w:szCs w:val="24"/>
        </w:rPr>
        <w:t xml:space="preserve"> Mortal </w:t>
      </w:r>
      <w:proofErr w:type="spellStart"/>
      <w:r w:rsidR="00C907E8" w:rsidRPr="00195FB0">
        <w:rPr>
          <w:rFonts w:ascii="Calibri" w:hAnsi="Calibri" w:cs="Calibri"/>
          <w:i/>
          <w:iCs/>
          <w:szCs w:val="24"/>
        </w:rPr>
        <w:t>Wkly</w:t>
      </w:r>
      <w:proofErr w:type="spellEnd"/>
      <w:r w:rsidR="00C907E8" w:rsidRPr="00195FB0">
        <w:rPr>
          <w:rFonts w:ascii="Calibri" w:hAnsi="Calibri" w:cs="Calibri"/>
          <w:i/>
          <w:iCs/>
          <w:szCs w:val="24"/>
        </w:rPr>
        <w:t xml:space="preserve"> Rep</w:t>
      </w:r>
      <w:r w:rsidR="00C907E8" w:rsidRPr="00195FB0">
        <w:rPr>
          <w:rFonts w:ascii="Calibri" w:hAnsi="Calibri" w:cs="Calibri"/>
          <w:szCs w:val="24"/>
        </w:rPr>
        <w:t xml:space="preserve"> 2021; 70: 178–182.</w:t>
      </w:r>
      <w:r w:rsidR="00C907E8" w:rsidRPr="00195FB0">
        <w:t xml:space="preserve">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5585/mmwr.mm7005e2</w:t>
      </w:r>
      <w:r w:rsidRPr="00534884">
        <w:rPr>
          <w:rFonts w:ascii="Calibri" w:hAnsi="Calibri" w:cs="Calibri"/>
          <w:noProof/>
          <w:szCs w:val="24"/>
        </w:rPr>
        <w:t>.</w:t>
      </w:r>
    </w:p>
    <w:p w14:paraId="36729A4B" w14:textId="0192374C"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6</w:t>
      </w:r>
      <w:r w:rsidRPr="00534884">
        <w:rPr>
          <w:rFonts w:ascii="Calibri" w:hAnsi="Calibri" w:cs="Calibri"/>
          <w:noProof/>
          <w:szCs w:val="24"/>
        </w:rPr>
        <w:t>.</w:t>
      </w:r>
      <w:r w:rsidRPr="00534884">
        <w:rPr>
          <w:rFonts w:ascii="Calibri" w:hAnsi="Calibri" w:cs="Calibri"/>
          <w:noProof/>
          <w:szCs w:val="24"/>
        </w:rPr>
        <w:tab/>
      </w:r>
      <w:proofErr w:type="spellStart"/>
      <w:r w:rsidR="00C907E8" w:rsidRPr="00195FB0">
        <w:rPr>
          <w:rFonts w:ascii="Calibri" w:hAnsi="Calibri" w:cs="Calibri"/>
          <w:szCs w:val="24"/>
        </w:rPr>
        <w:t>Unroe</w:t>
      </w:r>
      <w:proofErr w:type="spellEnd"/>
      <w:r w:rsidR="00C907E8" w:rsidRPr="00195FB0">
        <w:rPr>
          <w:rFonts w:ascii="Calibri" w:hAnsi="Calibri" w:cs="Calibri"/>
          <w:szCs w:val="24"/>
        </w:rPr>
        <w:t xml:space="preserve"> KT, Evans R, Weaver L, </w:t>
      </w:r>
      <w:proofErr w:type="spellStart"/>
      <w:r w:rsidR="00C907E8" w:rsidRPr="00195FB0">
        <w:rPr>
          <w:rFonts w:ascii="Calibri" w:hAnsi="Calibri" w:cs="Calibri"/>
          <w:szCs w:val="24"/>
        </w:rPr>
        <w:t>Rusyniak</w:t>
      </w:r>
      <w:proofErr w:type="spellEnd"/>
      <w:r w:rsidR="00C907E8" w:rsidRPr="00195FB0">
        <w:rPr>
          <w:rFonts w:ascii="Calibri" w:hAnsi="Calibri" w:cs="Calibri"/>
          <w:szCs w:val="24"/>
        </w:rPr>
        <w:t xml:space="preserve"> D, Blackburn J. Willingness of long-term care staff to receive a COVID-19 vaccine: A single state survey. </w:t>
      </w:r>
      <w:r w:rsidR="00C907E8" w:rsidRPr="00195FB0">
        <w:rPr>
          <w:rFonts w:ascii="Calibri" w:hAnsi="Calibri" w:cs="Calibri"/>
          <w:i/>
          <w:iCs/>
          <w:szCs w:val="24"/>
        </w:rPr>
        <w:t xml:space="preserve">J Am </w:t>
      </w:r>
      <w:proofErr w:type="spellStart"/>
      <w:r w:rsidR="00C907E8" w:rsidRPr="00195FB0">
        <w:rPr>
          <w:rFonts w:ascii="Calibri" w:hAnsi="Calibri" w:cs="Calibri"/>
          <w:i/>
          <w:iCs/>
          <w:szCs w:val="24"/>
        </w:rPr>
        <w:t>Geriatr</w:t>
      </w:r>
      <w:proofErr w:type="spellEnd"/>
      <w:r w:rsidR="00C907E8" w:rsidRPr="00195FB0">
        <w:rPr>
          <w:rFonts w:ascii="Calibri" w:hAnsi="Calibri" w:cs="Calibri"/>
          <w:i/>
          <w:iCs/>
          <w:szCs w:val="24"/>
        </w:rPr>
        <w:t xml:space="preserve"> Soc</w:t>
      </w:r>
      <w:r w:rsidR="00C907E8" w:rsidRPr="00195FB0">
        <w:rPr>
          <w:rFonts w:ascii="Calibri" w:hAnsi="Calibri" w:cs="Calibri"/>
          <w:szCs w:val="24"/>
        </w:rPr>
        <w:t xml:space="preserve"> 2021; 1–7.</w:t>
      </w:r>
      <w:r w:rsidR="00C907E8" w:rsidRPr="00195FB0">
        <w:t xml:space="preserve">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111/jgs.17022</w:t>
      </w:r>
    </w:p>
    <w:p w14:paraId="65960DE1" w14:textId="26102772"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7</w:t>
      </w:r>
      <w:r w:rsidRPr="00534884">
        <w:rPr>
          <w:rFonts w:ascii="Calibri" w:hAnsi="Calibri" w:cs="Calibri"/>
          <w:noProof/>
          <w:szCs w:val="24"/>
        </w:rPr>
        <w:t>.</w:t>
      </w:r>
      <w:r w:rsidRPr="00534884">
        <w:rPr>
          <w:rFonts w:ascii="Calibri" w:hAnsi="Calibri" w:cs="Calibri"/>
          <w:noProof/>
          <w:szCs w:val="24"/>
        </w:rPr>
        <w:tab/>
      </w:r>
      <w:proofErr w:type="spellStart"/>
      <w:r w:rsidR="00C907E8">
        <w:rPr>
          <w:rFonts w:ascii="Calibri" w:hAnsi="Calibri" w:cs="Calibri"/>
          <w:szCs w:val="24"/>
        </w:rPr>
        <w:t>Niznik</w:t>
      </w:r>
      <w:proofErr w:type="spellEnd"/>
      <w:r w:rsidR="00C907E8">
        <w:rPr>
          <w:rFonts w:ascii="Calibri" w:hAnsi="Calibri" w:cs="Calibri"/>
          <w:szCs w:val="24"/>
        </w:rPr>
        <w:t xml:space="preserve"> JD, Harrison J, White EM, et al. Perceptions of COVID-19 vaccines among healthcare assistants: a national survey. </w:t>
      </w:r>
      <w:r w:rsidR="00C907E8">
        <w:rPr>
          <w:rFonts w:ascii="Calibri" w:hAnsi="Calibri" w:cs="Calibri"/>
          <w:i/>
          <w:iCs/>
          <w:szCs w:val="24"/>
        </w:rPr>
        <w:t xml:space="preserve">J Am </w:t>
      </w:r>
      <w:proofErr w:type="spellStart"/>
      <w:r w:rsidR="00C907E8">
        <w:rPr>
          <w:rFonts w:ascii="Calibri" w:hAnsi="Calibri" w:cs="Calibri"/>
          <w:i/>
          <w:iCs/>
          <w:szCs w:val="24"/>
        </w:rPr>
        <w:t>Geriatr</w:t>
      </w:r>
      <w:proofErr w:type="spellEnd"/>
      <w:r w:rsidR="00C907E8">
        <w:rPr>
          <w:rFonts w:ascii="Calibri" w:hAnsi="Calibri" w:cs="Calibri"/>
          <w:i/>
          <w:iCs/>
          <w:szCs w:val="24"/>
        </w:rPr>
        <w:t xml:space="preserve"> Soc </w:t>
      </w:r>
      <w:r w:rsidR="00C907E8">
        <w:rPr>
          <w:rFonts w:ascii="Calibri" w:hAnsi="Calibri" w:cs="Calibri"/>
          <w:szCs w:val="24"/>
        </w:rPr>
        <w:t xml:space="preserve">2022;70(1):8-18. </w:t>
      </w:r>
      <w:proofErr w:type="spellStart"/>
      <w:r w:rsidR="00C907E8">
        <w:rPr>
          <w:rFonts w:ascii="Calibri" w:hAnsi="Calibri" w:cs="Calibri"/>
          <w:szCs w:val="24"/>
        </w:rPr>
        <w:t>doi</w:t>
      </w:r>
      <w:proofErr w:type="spellEnd"/>
      <w:r w:rsidR="00C907E8">
        <w:rPr>
          <w:rFonts w:ascii="Calibri" w:hAnsi="Calibri" w:cs="Calibri"/>
          <w:szCs w:val="24"/>
        </w:rPr>
        <w:t>:</w:t>
      </w:r>
      <w:r w:rsidR="00C907E8" w:rsidRPr="009E73E4">
        <w:t xml:space="preserve"> </w:t>
      </w:r>
      <w:r w:rsidR="00C907E8" w:rsidRPr="009E73E4">
        <w:rPr>
          <w:rFonts w:ascii="Calibri" w:hAnsi="Calibri" w:cs="Calibri"/>
          <w:szCs w:val="24"/>
        </w:rPr>
        <w:t>10.1111/jgs.17437</w:t>
      </w:r>
      <w:r w:rsidRPr="00534884">
        <w:rPr>
          <w:rFonts w:ascii="Calibri" w:hAnsi="Calibri" w:cs="Calibri"/>
          <w:noProof/>
          <w:szCs w:val="24"/>
        </w:rPr>
        <w:t>.</w:t>
      </w:r>
    </w:p>
    <w:p w14:paraId="489F5A63" w14:textId="0466462A"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8</w:t>
      </w:r>
      <w:r w:rsidRPr="00534884">
        <w:rPr>
          <w:rFonts w:ascii="Calibri" w:hAnsi="Calibri" w:cs="Calibri"/>
          <w:noProof/>
          <w:szCs w:val="24"/>
        </w:rPr>
        <w:t>.</w:t>
      </w:r>
      <w:r w:rsidRPr="00534884">
        <w:rPr>
          <w:rFonts w:ascii="Calibri" w:hAnsi="Calibri" w:cs="Calibri"/>
          <w:noProof/>
          <w:szCs w:val="24"/>
        </w:rPr>
        <w:tab/>
      </w:r>
      <w:proofErr w:type="spellStart"/>
      <w:r w:rsidR="00C907E8">
        <w:rPr>
          <w:rFonts w:ascii="Calibri" w:hAnsi="Calibri" w:cs="Calibri"/>
          <w:szCs w:val="24"/>
        </w:rPr>
        <w:t>Niznik</w:t>
      </w:r>
      <w:proofErr w:type="spellEnd"/>
      <w:r w:rsidR="00C907E8">
        <w:rPr>
          <w:rFonts w:ascii="Calibri" w:hAnsi="Calibri" w:cs="Calibri"/>
          <w:szCs w:val="24"/>
        </w:rPr>
        <w:t xml:space="preserve"> JD, Berry SD, Syme M, et al. Addressing </w:t>
      </w:r>
      <w:proofErr w:type="spellStart"/>
      <w:r w:rsidR="00C907E8">
        <w:rPr>
          <w:rFonts w:ascii="Calibri" w:hAnsi="Calibri" w:cs="Calibri"/>
          <w:szCs w:val="24"/>
        </w:rPr>
        <w:t>hestitancy</w:t>
      </w:r>
      <w:proofErr w:type="spellEnd"/>
      <w:r w:rsidR="00C907E8">
        <w:rPr>
          <w:rFonts w:ascii="Calibri" w:hAnsi="Calibri" w:cs="Calibri"/>
          <w:szCs w:val="24"/>
        </w:rPr>
        <w:t xml:space="preserve"> to COVID-19 vaccines in healthcare assistants. </w:t>
      </w:r>
      <w:proofErr w:type="spellStart"/>
      <w:r w:rsidR="00C907E8">
        <w:rPr>
          <w:rFonts w:ascii="Calibri" w:hAnsi="Calibri" w:cs="Calibri"/>
          <w:i/>
          <w:iCs/>
          <w:szCs w:val="24"/>
        </w:rPr>
        <w:t>Geriatr</w:t>
      </w:r>
      <w:proofErr w:type="spellEnd"/>
      <w:r w:rsidR="00C907E8">
        <w:rPr>
          <w:rFonts w:ascii="Calibri" w:hAnsi="Calibri" w:cs="Calibri"/>
          <w:i/>
          <w:iCs/>
          <w:szCs w:val="24"/>
        </w:rPr>
        <w:t xml:space="preserve"> </w:t>
      </w:r>
      <w:proofErr w:type="spellStart"/>
      <w:r w:rsidR="00C907E8">
        <w:rPr>
          <w:rFonts w:ascii="Calibri" w:hAnsi="Calibri" w:cs="Calibri"/>
          <w:i/>
          <w:iCs/>
          <w:szCs w:val="24"/>
        </w:rPr>
        <w:t>Nurs</w:t>
      </w:r>
      <w:proofErr w:type="spellEnd"/>
      <w:r w:rsidR="00C907E8">
        <w:rPr>
          <w:rFonts w:ascii="Calibri" w:hAnsi="Calibri" w:cs="Calibri"/>
          <w:szCs w:val="24"/>
        </w:rPr>
        <w:t xml:space="preserve"> 2022;45: 169-173. </w:t>
      </w:r>
      <w:proofErr w:type="spellStart"/>
      <w:r w:rsidR="00C907E8">
        <w:rPr>
          <w:rFonts w:ascii="Calibri" w:hAnsi="Calibri" w:cs="Calibri"/>
          <w:szCs w:val="24"/>
        </w:rPr>
        <w:t>doi</w:t>
      </w:r>
      <w:proofErr w:type="spellEnd"/>
      <w:r w:rsidR="00C907E8">
        <w:rPr>
          <w:rFonts w:ascii="Calibri" w:hAnsi="Calibri" w:cs="Calibri"/>
          <w:szCs w:val="24"/>
        </w:rPr>
        <w:t xml:space="preserve">: </w:t>
      </w:r>
      <w:r w:rsidR="00C907E8" w:rsidRPr="009E73E4">
        <w:rPr>
          <w:rFonts w:ascii="Calibri" w:hAnsi="Calibri" w:cs="Calibri"/>
          <w:szCs w:val="24"/>
        </w:rPr>
        <w:t>10.1016/j.gerinurse.2022.04.011</w:t>
      </w:r>
    </w:p>
    <w:p w14:paraId="245B6627" w14:textId="5A614AB5"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19</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Skills for Care. </w:t>
      </w:r>
      <w:r w:rsidR="00C907E8" w:rsidRPr="00195FB0">
        <w:rPr>
          <w:rFonts w:ascii="Calibri" w:hAnsi="Calibri" w:cs="Calibri"/>
          <w:i/>
          <w:iCs/>
          <w:szCs w:val="24"/>
        </w:rPr>
        <w:t xml:space="preserve">The state of the adult social care sector and workforce in England. </w:t>
      </w:r>
      <w:r w:rsidR="00C907E8" w:rsidRPr="00195FB0">
        <w:rPr>
          <w:rFonts w:ascii="Calibri" w:hAnsi="Calibri" w:cs="Calibri"/>
          <w:szCs w:val="24"/>
        </w:rPr>
        <w:t>2020. https://www.skillsforcare.org.uk/adult-social-care-workforce-data/Workforce-intelligence/documents/State-of-the-adult-social-care-sector/The-state-of-the-adult-social-care-sector-and-workforce-2020.pdf (</w:t>
      </w:r>
      <w:r w:rsidR="00C907E8">
        <w:rPr>
          <w:rFonts w:ascii="Calibri" w:hAnsi="Calibri" w:cs="Calibri"/>
          <w:szCs w:val="24"/>
        </w:rPr>
        <w:t>16 December 2022</w:t>
      </w:r>
      <w:r w:rsidR="00C907E8" w:rsidRPr="00195FB0">
        <w:rPr>
          <w:rFonts w:ascii="Calibri" w:hAnsi="Calibri" w:cs="Calibri"/>
          <w:szCs w:val="24"/>
        </w:rPr>
        <w:t>, date last accessed)</w:t>
      </w:r>
      <w:r w:rsidRPr="00534884">
        <w:rPr>
          <w:rFonts w:ascii="Calibri" w:hAnsi="Calibri" w:cs="Calibri"/>
          <w:noProof/>
          <w:szCs w:val="24"/>
        </w:rPr>
        <w:t>.</w:t>
      </w:r>
    </w:p>
    <w:p w14:paraId="616AA601" w14:textId="3216CA1B"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0</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Murphy J, </w:t>
      </w:r>
      <w:proofErr w:type="spellStart"/>
      <w:r w:rsidR="00C907E8" w:rsidRPr="00195FB0">
        <w:rPr>
          <w:rFonts w:ascii="Calibri" w:hAnsi="Calibri" w:cs="Calibri"/>
          <w:szCs w:val="24"/>
        </w:rPr>
        <w:t>Vallières</w:t>
      </w:r>
      <w:proofErr w:type="spellEnd"/>
      <w:r w:rsidR="00C907E8" w:rsidRPr="00195FB0">
        <w:rPr>
          <w:rFonts w:ascii="Calibri" w:hAnsi="Calibri" w:cs="Calibri"/>
          <w:szCs w:val="24"/>
        </w:rPr>
        <w:t xml:space="preserve"> F, Bentall RP et al</w:t>
      </w:r>
      <w:r w:rsidR="00C907E8" w:rsidRPr="00195FB0">
        <w:rPr>
          <w:rFonts w:ascii="Calibri" w:hAnsi="Calibri" w:cs="Calibri"/>
          <w:i/>
          <w:iCs/>
          <w:szCs w:val="24"/>
        </w:rPr>
        <w:t>.</w:t>
      </w:r>
      <w:r w:rsidR="00C907E8" w:rsidRPr="00195FB0">
        <w:rPr>
          <w:rFonts w:ascii="Calibri" w:hAnsi="Calibri" w:cs="Calibri"/>
          <w:szCs w:val="24"/>
        </w:rPr>
        <w:t xml:space="preserve"> </w:t>
      </w:r>
      <w:proofErr w:type="gramStart"/>
      <w:r w:rsidR="00C907E8" w:rsidRPr="00195FB0">
        <w:rPr>
          <w:rFonts w:ascii="Calibri" w:hAnsi="Calibri" w:cs="Calibri"/>
          <w:szCs w:val="24"/>
        </w:rPr>
        <w:t>Psychological</w:t>
      </w:r>
      <w:proofErr w:type="gramEnd"/>
      <w:r w:rsidR="00C907E8" w:rsidRPr="00195FB0">
        <w:rPr>
          <w:rFonts w:ascii="Calibri" w:hAnsi="Calibri" w:cs="Calibri"/>
          <w:szCs w:val="24"/>
        </w:rPr>
        <w:t xml:space="preserve"> characteristics associated with COVID-19 vaccine hesitancy and resistance in Ireland and the United Kingdom. </w:t>
      </w:r>
      <w:r w:rsidR="00C907E8" w:rsidRPr="00195FB0">
        <w:rPr>
          <w:rFonts w:ascii="Calibri" w:hAnsi="Calibri" w:cs="Calibri"/>
          <w:i/>
          <w:iCs/>
          <w:szCs w:val="24"/>
        </w:rPr>
        <w:t xml:space="preserve">Nat </w:t>
      </w:r>
      <w:proofErr w:type="spellStart"/>
      <w:r w:rsidR="00C907E8" w:rsidRPr="00195FB0">
        <w:rPr>
          <w:rFonts w:ascii="Calibri" w:hAnsi="Calibri" w:cs="Calibri"/>
          <w:i/>
          <w:iCs/>
          <w:szCs w:val="24"/>
        </w:rPr>
        <w:t>Commun</w:t>
      </w:r>
      <w:proofErr w:type="spellEnd"/>
      <w:r w:rsidR="00C907E8" w:rsidRPr="00195FB0">
        <w:rPr>
          <w:rFonts w:ascii="Calibri" w:hAnsi="Calibri" w:cs="Calibri"/>
          <w:szCs w:val="24"/>
        </w:rPr>
        <w:t xml:space="preserve"> 2021; 12: 29.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38/s41467-020-20226-9.</w:t>
      </w:r>
    </w:p>
    <w:p w14:paraId="536F6B46" w14:textId="7C718DA7"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1</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Freeman D, </w:t>
      </w:r>
      <w:proofErr w:type="spellStart"/>
      <w:r w:rsidR="00C907E8" w:rsidRPr="00195FB0">
        <w:rPr>
          <w:rFonts w:ascii="Calibri" w:hAnsi="Calibri" w:cs="Calibri"/>
          <w:szCs w:val="24"/>
        </w:rPr>
        <w:t>Loe</w:t>
      </w:r>
      <w:proofErr w:type="spellEnd"/>
      <w:r w:rsidR="00C907E8" w:rsidRPr="00195FB0">
        <w:rPr>
          <w:rFonts w:ascii="Calibri" w:hAnsi="Calibri" w:cs="Calibri"/>
          <w:szCs w:val="24"/>
        </w:rPr>
        <w:t xml:space="preserve"> BS, Chadwick A et al. COVID-19 vaccine hesitancy in the UK: The Oxford coronavirus explanations, attitudes, and narratives survey (Oceans) II. </w:t>
      </w:r>
      <w:proofErr w:type="spellStart"/>
      <w:r w:rsidR="00C907E8" w:rsidRPr="00195FB0">
        <w:rPr>
          <w:rFonts w:ascii="Calibri" w:hAnsi="Calibri" w:cs="Calibri"/>
          <w:i/>
          <w:iCs/>
          <w:szCs w:val="24"/>
        </w:rPr>
        <w:t>Psychol</w:t>
      </w:r>
      <w:proofErr w:type="spellEnd"/>
      <w:r w:rsidR="00C907E8" w:rsidRPr="00195FB0">
        <w:rPr>
          <w:rFonts w:ascii="Calibri" w:hAnsi="Calibri" w:cs="Calibri"/>
          <w:i/>
          <w:iCs/>
          <w:szCs w:val="24"/>
        </w:rPr>
        <w:t xml:space="preserve"> Med</w:t>
      </w:r>
      <w:r w:rsidR="00C907E8" w:rsidRPr="00195FB0">
        <w:rPr>
          <w:rFonts w:ascii="Calibri" w:hAnsi="Calibri" w:cs="Calibri"/>
          <w:szCs w:val="24"/>
        </w:rPr>
        <w:t xml:space="preserve"> 2021;</w:t>
      </w:r>
      <w:r w:rsidR="00C907E8" w:rsidRPr="00195FB0">
        <w:t xml:space="preserve"> </w:t>
      </w:r>
      <w:r w:rsidR="00C907E8" w:rsidRPr="00195FB0">
        <w:rPr>
          <w:rFonts w:ascii="Calibri" w:hAnsi="Calibri" w:cs="Calibri"/>
          <w:szCs w:val="24"/>
        </w:rPr>
        <w:t xml:space="preserve">1-15.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17/S0033291720005188.</w:t>
      </w:r>
    </w:p>
    <w:p w14:paraId="74734062" w14:textId="2BC06A03"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2</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Dickerson J, Lockyer B, Moss RH et al</w:t>
      </w:r>
      <w:r w:rsidR="00C907E8" w:rsidRPr="00195FB0">
        <w:rPr>
          <w:rFonts w:ascii="Calibri" w:hAnsi="Calibri" w:cs="Calibri"/>
          <w:i/>
          <w:iCs/>
          <w:szCs w:val="24"/>
        </w:rPr>
        <w:t>.</w:t>
      </w:r>
      <w:r w:rsidR="00C907E8" w:rsidRPr="00195FB0">
        <w:rPr>
          <w:rFonts w:ascii="Calibri" w:hAnsi="Calibri" w:cs="Calibri"/>
          <w:szCs w:val="24"/>
        </w:rPr>
        <w:t xml:space="preserve"> COVID-19 vaccine hesitancy in an ethnically diverse </w:t>
      </w:r>
      <w:proofErr w:type="gramStart"/>
      <w:r w:rsidR="00C907E8" w:rsidRPr="00195FB0">
        <w:rPr>
          <w:rFonts w:ascii="Calibri" w:hAnsi="Calibri" w:cs="Calibri"/>
          <w:szCs w:val="24"/>
        </w:rPr>
        <w:t>community :</w:t>
      </w:r>
      <w:proofErr w:type="gramEnd"/>
      <w:r w:rsidR="00C907E8" w:rsidRPr="00195FB0">
        <w:rPr>
          <w:rFonts w:ascii="Calibri" w:hAnsi="Calibri" w:cs="Calibri"/>
          <w:szCs w:val="24"/>
        </w:rPr>
        <w:t xml:space="preserve"> descriptive findings from the Born in Bradford study. </w:t>
      </w:r>
      <w:proofErr w:type="spellStart"/>
      <w:r w:rsidR="00C907E8" w:rsidRPr="00195FB0">
        <w:rPr>
          <w:rFonts w:ascii="Calibri" w:hAnsi="Calibri" w:cs="Calibri"/>
          <w:i/>
          <w:iCs/>
          <w:szCs w:val="24"/>
        </w:rPr>
        <w:t>Wellcome</w:t>
      </w:r>
      <w:proofErr w:type="spellEnd"/>
      <w:r w:rsidR="00C907E8" w:rsidRPr="00195FB0">
        <w:rPr>
          <w:rFonts w:ascii="Calibri" w:hAnsi="Calibri" w:cs="Calibri"/>
          <w:i/>
          <w:iCs/>
          <w:szCs w:val="24"/>
        </w:rPr>
        <w:t xml:space="preserve"> Open Res</w:t>
      </w:r>
      <w:r w:rsidR="00C907E8" w:rsidRPr="00195FB0">
        <w:rPr>
          <w:rFonts w:ascii="Calibri" w:hAnsi="Calibri" w:cs="Calibri"/>
          <w:szCs w:val="24"/>
        </w:rPr>
        <w:t>; 2021. DOI: 10.12688/wellcomeopenres.16576.1.</w:t>
      </w:r>
    </w:p>
    <w:p w14:paraId="0479D549" w14:textId="54E2F38A"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3</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Jiménez ÁV, </w:t>
      </w:r>
      <w:proofErr w:type="spellStart"/>
      <w:r w:rsidR="00C907E8" w:rsidRPr="00195FB0">
        <w:rPr>
          <w:rFonts w:ascii="Calibri" w:hAnsi="Calibri" w:cs="Calibri"/>
          <w:szCs w:val="24"/>
        </w:rPr>
        <w:t>Stubbersfield</w:t>
      </w:r>
      <w:proofErr w:type="spellEnd"/>
      <w:r w:rsidR="00C907E8" w:rsidRPr="00195FB0">
        <w:rPr>
          <w:rFonts w:ascii="Calibri" w:hAnsi="Calibri" w:cs="Calibri"/>
          <w:szCs w:val="24"/>
        </w:rPr>
        <w:t xml:space="preserve"> JM, Tehrani JJ. An experimental investigation into the transmission of antivax attitudes using a fictional health controversy. </w:t>
      </w:r>
      <w:r w:rsidR="00C907E8" w:rsidRPr="00195FB0">
        <w:rPr>
          <w:rFonts w:ascii="Calibri" w:hAnsi="Calibri" w:cs="Calibri"/>
          <w:i/>
          <w:iCs/>
          <w:szCs w:val="24"/>
        </w:rPr>
        <w:t>Soc Sci Med</w:t>
      </w:r>
      <w:r w:rsidR="00C907E8" w:rsidRPr="00195FB0">
        <w:rPr>
          <w:rFonts w:ascii="Calibri" w:hAnsi="Calibri" w:cs="Calibri"/>
          <w:szCs w:val="24"/>
        </w:rPr>
        <w:t xml:space="preserve"> 2018; 215: 23–27. DOI: </w:t>
      </w:r>
      <w:r w:rsidR="00C907E8" w:rsidRPr="00195FB0">
        <w:rPr>
          <w:rFonts w:ascii="Calibri" w:hAnsi="Calibri" w:cs="Calibri"/>
          <w:szCs w:val="24"/>
        </w:rPr>
        <w:lastRenderedPageBreak/>
        <w:t>10.1016/j.socscimed.2018.</w:t>
      </w:r>
      <w:proofErr w:type="gramStart"/>
      <w:r w:rsidR="00C907E8" w:rsidRPr="00195FB0">
        <w:rPr>
          <w:rFonts w:ascii="Calibri" w:hAnsi="Calibri" w:cs="Calibri"/>
          <w:szCs w:val="24"/>
        </w:rPr>
        <w:t>08.032.</w:t>
      </w:r>
      <w:r w:rsidRPr="00534884">
        <w:rPr>
          <w:rFonts w:ascii="Calibri" w:hAnsi="Calibri" w:cs="Calibri"/>
          <w:noProof/>
          <w:szCs w:val="24"/>
        </w:rPr>
        <w:t>.</w:t>
      </w:r>
      <w:proofErr w:type="gramEnd"/>
    </w:p>
    <w:p w14:paraId="50F7F15D" w14:textId="1F31AB61"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4</w:t>
      </w:r>
      <w:r w:rsidRPr="00534884">
        <w:rPr>
          <w:rFonts w:ascii="Calibri" w:hAnsi="Calibri" w:cs="Calibri"/>
          <w:noProof/>
          <w:szCs w:val="24"/>
        </w:rPr>
        <w:t>.</w:t>
      </w:r>
      <w:r w:rsidRPr="00534884">
        <w:rPr>
          <w:rFonts w:ascii="Calibri" w:hAnsi="Calibri" w:cs="Calibri"/>
          <w:noProof/>
          <w:szCs w:val="24"/>
        </w:rPr>
        <w:tab/>
      </w:r>
      <w:proofErr w:type="spellStart"/>
      <w:r w:rsidR="00C907E8" w:rsidRPr="00195FB0">
        <w:rPr>
          <w:rFonts w:ascii="Calibri" w:hAnsi="Calibri" w:cs="Calibri"/>
          <w:szCs w:val="24"/>
        </w:rPr>
        <w:t>Voysey</w:t>
      </w:r>
      <w:proofErr w:type="spellEnd"/>
      <w:r w:rsidR="00C907E8" w:rsidRPr="00195FB0">
        <w:rPr>
          <w:rFonts w:ascii="Calibri" w:hAnsi="Calibri" w:cs="Calibri"/>
          <w:szCs w:val="24"/>
        </w:rPr>
        <w:t xml:space="preserve"> M, Clemens SAC, </w:t>
      </w:r>
      <w:proofErr w:type="spellStart"/>
      <w:r w:rsidR="00C907E8" w:rsidRPr="00195FB0">
        <w:rPr>
          <w:rFonts w:ascii="Calibri" w:hAnsi="Calibri" w:cs="Calibri"/>
          <w:szCs w:val="24"/>
        </w:rPr>
        <w:t>Madhi</w:t>
      </w:r>
      <w:proofErr w:type="spellEnd"/>
      <w:r w:rsidR="00C907E8" w:rsidRPr="00195FB0">
        <w:rPr>
          <w:rFonts w:ascii="Calibri" w:hAnsi="Calibri" w:cs="Calibri"/>
          <w:szCs w:val="24"/>
        </w:rPr>
        <w:t xml:space="preserve"> SA et al</w:t>
      </w:r>
      <w:r w:rsidR="00C907E8" w:rsidRPr="00195FB0">
        <w:rPr>
          <w:rFonts w:ascii="Calibri" w:hAnsi="Calibri" w:cs="Calibri"/>
          <w:i/>
          <w:iCs/>
          <w:szCs w:val="24"/>
        </w:rPr>
        <w:t>.</w:t>
      </w:r>
      <w:r w:rsidR="00C907E8" w:rsidRPr="00195FB0">
        <w:rPr>
          <w:rFonts w:ascii="Calibri" w:hAnsi="Calibri" w:cs="Calibri"/>
          <w:szCs w:val="24"/>
        </w:rPr>
        <w:t xml:space="preserve"> Safety and efficacy of the ChAdOx1 nCoV-19 vaccine (AZD1222) against SARS-CoV-2: an interim analysis of four randomised controlled trials in Brazil, South Africa, and the UK. </w:t>
      </w:r>
      <w:r w:rsidR="00C907E8" w:rsidRPr="00195FB0">
        <w:rPr>
          <w:rFonts w:ascii="Calibri" w:hAnsi="Calibri" w:cs="Calibri"/>
          <w:i/>
          <w:iCs/>
          <w:szCs w:val="24"/>
        </w:rPr>
        <w:t>Lancet</w:t>
      </w:r>
      <w:r w:rsidR="00C907E8" w:rsidRPr="00195FB0">
        <w:rPr>
          <w:rFonts w:ascii="Calibri" w:hAnsi="Calibri" w:cs="Calibri"/>
          <w:szCs w:val="24"/>
        </w:rPr>
        <w:t xml:space="preserve"> 2021; 397: 99–111.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16/S0140-6736(20)32661-1.</w:t>
      </w:r>
    </w:p>
    <w:p w14:paraId="52F35E31" w14:textId="275DD7CE"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5</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Polack FP, Thomas SJ, </w:t>
      </w:r>
      <w:proofErr w:type="spellStart"/>
      <w:r w:rsidR="00C907E8" w:rsidRPr="00195FB0">
        <w:rPr>
          <w:rFonts w:ascii="Calibri" w:hAnsi="Calibri" w:cs="Calibri"/>
          <w:szCs w:val="24"/>
        </w:rPr>
        <w:t>Kitchin</w:t>
      </w:r>
      <w:proofErr w:type="spellEnd"/>
      <w:r w:rsidR="00C907E8" w:rsidRPr="00195FB0">
        <w:rPr>
          <w:rFonts w:ascii="Calibri" w:hAnsi="Calibri" w:cs="Calibri"/>
          <w:szCs w:val="24"/>
        </w:rPr>
        <w:t xml:space="preserve"> N et al</w:t>
      </w:r>
      <w:r w:rsidR="00C907E8" w:rsidRPr="00195FB0">
        <w:rPr>
          <w:rFonts w:ascii="Calibri" w:hAnsi="Calibri" w:cs="Calibri"/>
          <w:i/>
          <w:iCs/>
          <w:szCs w:val="24"/>
        </w:rPr>
        <w:t>.</w:t>
      </w:r>
      <w:r w:rsidR="00C907E8" w:rsidRPr="00195FB0">
        <w:rPr>
          <w:rFonts w:ascii="Calibri" w:hAnsi="Calibri" w:cs="Calibri"/>
          <w:szCs w:val="24"/>
        </w:rPr>
        <w:t xml:space="preserve"> Safety and efficacy of the BNT162b2 mRNA COVID-19 vaccine. </w:t>
      </w:r>
      <w:r w:rsidR="00C907E8" w:rsidRPr="00195FB0">
        <w:rPr>
          <w:rFonts w:ascii="Calibri" w:hAnsi="Calibri" w:cs="Calibri"/>
          <w:i/>
          <w:iCs/>
          <w:szCs w:val="24"/>
        </w:rPr>
        <w:t xml:space="preserve">N </w:t>
      </w:r>
      <w:proofErr w:type="spellStart"/>
      <w:r w:rsidR="00C907E8" w:rsidRPr="00195FB0">
        <w:rPr>
          <w:rFonts w:ascii="Calibri" w:hAnsi="Calibri" w:cs="Calibri"/>
          <w:i/>
          <w:iCs/>
          <w:szCs w:val="24"/>
        </w:rPr>
        <w:t>Engl</w:t>
      </w:r>
      <w:proofErr w:type="spellEnd"/>
      <w:r w:rsidR="00C907E8" w:rsidRPr="00195FB0">
        <w:rPr>
          <w:rFonts w:ascii="Calibri" w:hAnsi="Calibri" w:cs="Calibri"/>
          <w:i/>
          <w:iCs/>
          <w:szCs w:val="24"/>
        </w:rPr>
        <w:t xml:space="preserve"> J Med</w:t>
      </w:r>
      <w:r w:rsidR="00C907E8" w:rsidRPr="00195FB0">
        <w:rPr>
          <w:rFonts w:ascii="Calibri" w:hAnsi="Calibri" w:cs="Calibri"/>
          <w:szCs w:val="24"/>
        </w:rPr>
        <w:t xml:space="preserve"> 2020; 383: 2603–2615. </w:t>
      </w:r>
      <w:proofErr w:type="spellStart"/>
      <w:r w:rsidR="00C907E8" w:rsidRPr="00195FB0">
        <w:rPr>
          <w:rFonts w:ascii="Calibri" w:hAnsi="Calibri" w:cs="Calibri"/>
          <w:szCs w:val="24"/>
        </w:rPr>
        <w:t>doi</w:t>
      </w:r>
      <w:proofErr w:type="spellEnd"/>
      <w:r w:rsidR="00C907E8" w:rsidRPr="00195FB0">
        <w:rPr>
          <w:rFonts w:ascii="Calibri" w:hAnsi="Calibri" w:cs="Calibri"/>
          <w:szCs w:val="24"/>
        </w:rPr>
        <w:t>: 10.1056/NEJMoa2034577.</w:t>
      </w:r>
    </w:p>
    <w:p w14:paraId="5D715CBC" w14:textId="6022BB67"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6</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Medicines &amp; Healthcare products Regulatory Agency. </w:t>
      </w:r>
      <w:r w:rsidR="00C907E8" w:rsidRPr="00195FB0">
        <w:rPr>
          <w:rFonts w:ascii="Calibri" w:hAnsi="Calibri" w:cs="Calibri"/>
          <w:i/>
          <w:iCs/>
          <w:szCs w:val="24"/>
        </w:rPr>
        <w:t>Information for Healthcare Professionals on COVID-19 Vaccine AstraZeneca.</w:t>
      </w:r>
      <w:r w:rsidR="00C907E8" w:rsidRPr="00195FB0">
        <w:rPr>
          <w:rFonts w:ascii="Calibri" w:hAnsi="Calibri" w:cs="Calibri"/>
          <w:szCs w:val="24"/>
        </w:rPr>
        <w:t xml:space="preserve"> 2021 https://www.gov.uk/government/publications/regulatory-approval-of-covid-19-vaccine-astrazeneca/information-for-healthcare-professionals-on-covid-19-vaccine-astrazeneca (</w:t>
      </w:r>
      <w:r w:rsidR="00C907E8">
        <w:rPr>
          <w:rFonts w:ascii="Calibri" w:hAnsi="Calibri" w:cs="Calibri"/>
          <w:szCs w:val="24"/>
        </w:rPr>
        <w:t>16 December</w:t>
      </w:r>
      <w:r w:rsidR="00C907E8" w:rsidRPr="00195FB0">
        <w:rPr>
          <w:rFonts w:ascii="Calibri" w:hAnsi="Calibri" w:cs="Calibri"/>
          <w:szCs w:val="24"/>
        </w:rPr>
        <w:t xml:space="preserve"> 202</w:t>
      </w:r>
      <w:r w:rsidR="00C907E8">
        <w:rPr>
          <w:rFonts w:ascii="Calibri" w:hAnsi="Calibri" w:cs="Calibri"/>
          <w:szCs w:val="24"/>
        </w:rPr>
        <w:t>2</w:t>
      </w:r>
      <w:r w:rsidR="00C907E8" w:rsidRPr="00195FB0">
        <w:rPr>
          <w:rFonts w:ascii="Calibri" w:hAnsi="Calibri" w:cs="Calibri"/>
          <w:szCs w:val="24"/>
        </w:rPr>
        <w:t>, date last accessed).</w:t>
      </w:r>
    </w:p>
    <w:p w14:paraId="60FF7774" w14:textId="17C6C724"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7</w:t>
      </w:r>
      <w:r w:rsidRPr="00534884">
        <w:rPr>
          <w:rFonts w:ascii="Calibri" w:hAnsi="Calibri" w:cs="Calibri"/>
          <w:noProof/>
          <w:szCs w:val="24"/>
        </w:rPr>
        <w:t>.</w:t>
      </w:r>
      <w:r w:rsidRPr="00534884">
        <w:rPr>
          <w:rFonts w:ascii="Calibri" w:hAnsi="Calibri" w:cs="Calibri"/>
          <w:noProof/>
          <w:szCs w:val="24"/>
        </w:rPr>
        <w:tab/>
      </w:r>
      <w:r w:rsidR="00C907E8" w:rsidRPr="00195FB0">
        <w:rPr>
          <w:rFonts w:ascii="Calibri" w:hAnsi="Calibri" w:cs="Calibri"/>
          <w:szCs w:val="24"/>
        </w:rPr>
        <w:t xml:space="preserve">Medicines &amp; Healthcare products Regulatory Agency. </w:t>
      </w:r>
      <w:r w:rsidR="00C907E8" w:rsidRPr="00195FB0">
        <w:rPr>
          <w:rFonts w:ascii="Calibri" w:hAnsi="Calibri" w:cs="Calibri"/>
          <w:i/>
          <w:iCs/>
          <w:szCs w:val="24"/>
        </w:rPr>
        <w:t>Information for Healthcare Professionals on Pfizer/BioNTech COVID-19 vaccine</w:t>
      </w:r>
      <w:r w:rsidR="00C907E8" w:rsidRPr="00195FB0">
        <w:rPr>
          <w:rFonts w:ascii="Calibri" w:hAnsi="Calibri" w:cs="Calibri"/>
          <w:szCs w:val="24"/>
        </w:rPr>
        <w:t>. 2021 https://www.gov.uk/government/publications/regulatory-approval-of-pfizer-biontech-vaccine-for-covid-19/information-for-healthcare-professionals-on-pfizerbiontech-covid-19-vaccine (</w:t>
      </w:r>
      <w:r w:rsidR="00C907E8">
        <w:rPr>
          <w:rFonts w:ascii="Calibri" w:hAnsi="Calibri" w:cs="Calibri"/>
          <w:szCs w:val="24"/>
        </w:rPr>
        <w:t>16 December</w:t>
      </w:r>
      <w:r w:rsidR="00C907E8" w:rsidRPr="00195FB0">
        <w:rPr>
          <w:rFonts w:ascii="Calibri" w:hAnsi="Calibri" w:cs="Calibri"/>
          <w:szCs w:val="24"/>
        </w:rPr>
        <w:t xml:space="preserve"> 202</w:t>
      </w:r>
      <w:r w:rsidR="00C907E8">
        <w:rPr>
          <w:rFonts w:ascii="Calibri" w:hAnsi="Calibri" w:cs="Calibri"/>
          <w:szCs w:val="24"/>
        </w:rPr>
        <w:t>2</w:t>
      </w:r>
      <w:r w:rsidR="00C907E8" w:rsidRPr="00195FB0">
        <w:rPr>
          <w:rFonts w:ascii="Calibri" w:hAnsi="Calibri" w:cs="Calibri"/>
          <w:szCs w:val="24"/>
        </w:rPr>
        <w:t>, date last accessed)</w:t>
      </w:r>
      <w:r w:rsidRPr="00534884">
        <w:rPr>
          <w:rFonts w:ascii="Calibri" w:hAnsi="Calibri" w:cs="Calibri"/>
          <w:noProof/>
          <w:szCs w:val="24"/>
        </w:rPr>
        <w:t>.</w:t>
      </w:r>
    </w:p>
    <w:p w14:paraId="43969134" w14:textId="377C939F"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8</w:t>
      </w:r>
      <w:r w:rsidRPr="00534884">
        <w:rPr>
          <w:rFonts w:ascii="Calibri" w:hAnsi="Calibri" w:cs="Calibri"/>
          <w:noProof/>
          <w:szCs w:val="24"/>
        </w:rPr>
        <w:t>.</w:t>
      </w:r>
      <w:r w:rsidRPr="00534884">
        <w:rPr>
          <w:rFonts w:ascii="Calibri" w:hAnsi="Calibri" w:cs="Calibri"/>
          <w:noProof/>
          <w:szCs w:val="24"/>
        </w:rPr>
        <w:tab/>
      </w:r>
      <w:r w:rsidR="00D60C27" w:rsidRPr="00195FB0">
        <w:rPr>
          <w:rFonts w:ascii="Calibri" w:hAnsi="Calibri" w:cs="Calibri"/>
          <w:szCs w:val="24"/>
        </w:rPr>
        <w:t xml:space="preserve">Public Health England. </w:t>
      </w:r>
      <w:r w:rsidR="00D60C27" w:rsidRPr="00195FB0">
        <w:rPr>
          <w:rFonts w:ascii="Calibri" w:hAnsi="Calibri" w:cs="Calibri"/>
          <w:i/>
          <w:iCs/>
          <w:szCs w:val="24"/>
        </w:rPr>
        <w:t>COVID-19 vaccination: a guide for women of childbearing age, pregnant or breastfeeding</w:t>
      </w:r>
      <w:r w:rsidR="00D60C27" w:rsidRPr="00195FB0">
        <w:rPr>
          <w:rFonts w:ascii="Calibri" w:hAnsi="Calibri" w:cs="Calibri"/>
          <w:szCs w:val="24"/>
        </w:rPr>
        <w:t>. 2021 https://www.gov.uk/government/publications/covid-19-vaccination-women-of-childbearing-age-currently-pregnant-planning-a-pregnancy-or-breastfeeding/covid-19-vaccination-a-guide-for-women-of-childbearing-age-pregnant-planning-a-pregnancy-or-breastfeeding (</w:t>
      </w:r>
      <w:r w:rsidR="00D60C27">
        <w:rPr>
          <w:rFonts w:ascii="Calibri" w:hAnsi="Calibri" w:cs="Calibri"/>
          <w:szCs w:val="24"/>
        </w:rPr>
        <w:t>16 December 2022</w:t>
      </w:r>
      <w:r w:rsidR="00D60C27" w:rsidRPr="00195FB0">
        <w:rPr>
          <w:rFonts w:ascii="Calibri" w:hAnsi="Calibri" w:cs="Calibri"/>
          <w:szCs w:val="24"/>
        </w:rPr>
        <w:t>, date last accessed)</w:t>
      </w:r>
      <w:r w:rsidRPr="00534884">
        <w:rPr>
          <w:rFonts w:ascii="Calibri" w:hAnsi="Calibri" w:cs="Calibri"/>
          <w:noProof/>
          <w:szCs w:val="24"/>
        </w:rPr>
        <w:t>.</w:t>
      </w:r>
    </w:p>
    <w:p w14:paraId="024D5F98" w14:textId="4D9BFB9E"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29</w:t>
      </w:r>
      <w:r w:rsidRPr="00534884">
        <w:rPr>
          <w:rFonts w:ascii="Calibri" w:hAnsi="Calibri" w:cs="Calibri"/>
          <w:noProof/>
          <w:szCs w:val="24"/>
        </w:rPr>
        <w:t>.</w:t>
      </w:r>
      <w:r w:rsidRPr="00534884">
        <w:rPr>
          <w:rFonts w:ascii="Calibri" w:hAnsi="Calibri" w:cs="Calibri"/>
          <w:noProof/>
          <w:szCs w:val="24"/>
        </w:rPr>
        <w:tab/>
      </w:r>
      <w:r w:rsidR="00D60C27" w:rsidRPr="00195FB0">
        <w:rPr>
          <w:rFonts w:ascii="Calibri" w:hAnsi="Calibri" w:cs="Calibri"/>
          <w:szCs w:val="24"/>
        </w:rPr>
        <w:t xml:space="preserve">McNeil MM, Weintraub ES, Duffy J et al. Risk of anaphylaxis after vaccination in children and adults. </w:t>
      </w:r>
      <w:r w:rsidR="00D60C27" w:rsidRPr="00195FB0">
        <w:rPr>
          <w:rFonts w:ascii="Calibri" w:hAnsi="Calibri" w:cs="Calibri"/>
          <w:i/>
          <w:iCs/>
          <w:szCs w:val="24"/>
        </w:rPr>
        <w:t xml:space="preserve">J Allergy Clin Immunol </w:t>
      </w:r>
      <w:r w:rsidR="00D60C27" w:rsidRPr="00195FB0">
        <w:rPr>
          <w:rFonts w:ascii="Calibri" w:hAnsi="Calibri" w:cs="Calibri"/>
          <w:szCs w:val="24"/>
        </w:rPr>
        <w:t xml:space="preserve">2016; 137: 868–878. </w:t>
      </w:r>
      <w:proofErr w:type="spellStart"/>
      <w:r w:rsidR="00D60C27" w:rsidRPr="00195FB0">
        <w:rPr>
          <w:rFonts w:ascii="Calibri" w:hAnsi="Calibri" w:cs="Calibri"/>
          <w:szCs w:val="24"/>
        </w:rPr>
        <w:t>doi</w:t>
      </w:r>
      <w:proofErr w:type="spellEnd"/>
      <w:r w:rsidR="00D60C27" w:rsidRPr="00195FB0">
        <w:rPr>
          <w:rFonts w:ascii="Calibri" w:hAnsi="Calibri" w:cs="Calibri"/>
          <w:szCs w:val="24"/>
        </w:rPr>
        <w:t>: 10.1016/j.jaci.2015.07.048</w:t>
      </w:r>
    </w:p>
    <w:p w14:paraId="6D590CAD" w14:textId="36CE2580"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lastRenderedPageBreak/>
        <w:t>30</w:t>
      </w:r>
      <w:r w:rsidRPr="00534884">
        <w:rPr>
          <w:rFonts w:ascii="Calibri" w:hAnsi="Calibri" w:cs="Calibri"/>
          <w:noProof/>
          <w:szCs w:val="24"/>
        </w:rPr>
        <w:t>.</w:t>
      </w:r>
      <w:r w:rsidRPr="00534884">
        <w:rPr>
          <w:rFonts w:ascii="Calibri" w:hAnsi="Calibri" w:cs="Calibri"/>
          <w:noProof/>
          <w:szCs w:val="24"/>
        </w:rPr>
        <w:tab/>
      </w:r>
      <w:r w:rsidR="00D60C27" w:rsidRPr="00195FB0">
        <w:rPr>
          <w:rFonts w:ascii="Calibri" w:hAnsi="Calibri" w:cs="Calibri"/>
          <w:szCs w:val="24"/>
        </w:rPr>
        <w:t xml:space="preserve">Shimabukuro T, Nair N. Allergic Reactions including anaphylaxis after receipt of the first dose of Pfizer-BioNTech COVID-19 vaccine. </w:t>
      </w:r>
      <w:r w:rsidR="00D60C27" w:rsidRPr="00195FB0">
        <w:rPr>
          <w:rFonts w:ascii="Calibri" w:hAnsi="Calibri" w:cs="Calibri"/>
          <w:i/>
          <w:iCs/>
          <w:szCs w:val="24"/>
        </w:rPr>
        <w:t xml:space="preserve">JAMA </w:t>
      </w:r>
      <w:r w:rsidR="00D60C27" w:rsidRPr="00195FB0">
        <w:rPr>
          <w:rFonts w:ascii="Calibri" w:hAnsi="Calibri" w:cs="Calibri"/>
          <w:szCs w:val="24"/>
        </w:rPr>
        <w:t xml:space="preserve">2021; 780-781. </w:t>
      </w:r>
      <w:proofErr w:type="spellStart"/>
      <w:r w:rsidR="00D60C27" w:rsidRPr="00195FB0">
        <w:rPr>
          <w:rFonts w:ascii="Calibri" w:hAnsi="Calibri" w:cs="Calibri"/>
          <w:szCs w:val="24"/>
        </w:rPr>
        <w:t>doi</w:t>
      </w:r>
      <w:proofErr w:type="spellEnd"/>
      <w:r w:rsidR="00D60C27" w:rsidRPr="00195FB0">
        <w:rPr>
          <w:rFonts w:ascii="Calibri" w:hAnsi="Calibri" w:cs="Calibri"/>
          <w:szCs w:val="24"/>
        </w:rPr>
        <w:t>: 10.1001/jama.2021.0600.</w:t>
      </w:r>
    </w:p>
    <w:p w14:paraId="0C484D7A" w14:textId="30C138A5"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31</w:t>
      </w:r>
      <w:r w:rsidRPr="00534884">
        <w:rPr>
          <w:rFonts w:ascii="Calibri" w:hAnsi="Calibri" w:cs="Calibri"/>
          <w:noProof/>
          <w:szCs w:val="24"/>
        </w:rPr>
        <w:t>.</w:t>
      </w:r>
      <w:r w:rsidRPr="00534884">
        <w:rPr>
          <w:rFonts w:ascii="Calibri" w:hAnsi="Calibri" w:cs="Calibri"/>
          <w:noProof/>
          <w:szCs w:val="24"/>
        </w:rPr>
        <w:tab/>
      </w:r>
      <w:r w:rsidR="00D60C27" w:rsidRPr="00195FB0">
        <w:rPr>
          <w:rFonts w:ascii="Calibri" w:hAnsi="Calibri" w:cs="Calibri"/>
          <w:szCs w:val="24"/>
        </w:rPr>
        <w:t xml:space="preserve">CDC COVID-19 Response Team. Allergic Reactions including anaphylaxis after receipt of the first dose of Moderna COVID-19 vaccine - United States, December 21, 2020-January 10, 2021. </w:t>
      </w:r>
      <w:r w:rsidR="00D60C27" w:rsidRPr="00195FB0">
        <w:rPr>
          <w:rFonts w:ascii="Calibri" w:hAnsi="Calibri" w:cs="Calibri"/>
          <w:i/>
          <w:iCs/>
          <w:szCs w:val="24"/>
        </w:rPr>
        <w:t xml:space="preserve">MMWR </w:t>
      </w:r>
      <w:proofErr w:type="spellStart"/>
      <w:r w:rsidR="00D60C27" w:rsidRPr="00195FB0">
        <w:rPr>
          <w:rFonts w:ascii="Calibri" w:hAnsi="Calibri" w:cs="Calibri"/>
          <w:i/>
          <w:iCs/>
          <w:szCs w:val="24"/>
        </w:rPr>
        <w:t>Morb</w:t>
      </w:r>
      <w:proofErr w:type="spellEnd"/>
      <w:r w:rsidR="00D60C27" w:rsidRPr="00195FB0">
        <w:rPr>
          <w:rFonts w:ascii="Calibri" w:hAnsi="Calibri" w:cs="Calibri"/>
          <w:i/>
          <w:iCs/>
          <w:szCs w:val="24"/>
        </w:rPr>
        <w:t xml:space="preserve"> Mortal </w:t>
      </w:r>
      <w:proofErr w:type="spellStart"/>
      <w:r w:rsidR="00D60C27" w:rsidRPr="00195FB0">
        <w:rPr>
          <w:rFonts w:ascii="Calibri" w:hAnsi="Calibri" w:cs="Calibri"/>
          <w:i/>
          <w:iCs/>
          <w:szCs w:val="24"/>
        </w:rPr>
        <w:t>Wkly</w:t>
      </w:r>
      <w:proofErr w:type="spellEnd"/>
      <w:r w:rsidR="00D60C27" w:rsidRPr="00195FB0">
        <w:rPr>
          <w:rFonts w:ascii="Calibri" w:hAnsi="Calibri" w:cs="Calibri"/>
          <w:i/>
          <w:iCs/>
          <w:szCs w:val="24"/>
        </w:rPr>
        <w:t xml:space="preserve"> Rep</w:t>
      </w:r>
      <w:r w:rsidR="00D60C27" w:rsidRPr="00195FB0">
        <w:rPr>
          <w:rFonts w:ascii="Calibri" w:hAnsi="Calibri" w:cs="Calibri"/>
          <w:szCs w:val="24"/>
        </w:rPr>
        <w:t xml:space="preserve"> 2021; 70: 125–129. </w:t>
      </w:r>
      <w:proofErr w:type="spellStart"/>
      <w:r w:rsidR="00D60C27" w:rsidRPr="00195FB0">
        <w:rPr>
          <w:rFonts w:ascii="Calibri" w:hAnsi="Calibri" w:cs="Calibri"/>
          <w:szCs w:val="24"/>
        </w:rPr>
        <w:t>doi</w:t>
      </w:r>
      <w:proofErr w:type="spellEnd"/>
      <w:r w:rsidR="00D60C27" w:rsidRPr="00195FB0">
        <w:rPr>
          <w:rFonts w:ascii="Calibri" w:hAnsi="Calibri" w:cs="Calibri"/>
          <w:szCs w:val="24"/>
        </w:rPr>
        <w:t>: 10.15585/mmwr.mm7004e1.</w:t>
      </w:r>
    </w:p>
    <w:p w14:paraId="4CD0F8D7" w14:textId="76E80483" w:rsidR="00534884" w:rsidRPr="00534884" w:rsidRDefault="00534884" w:rsidP="00534884">
      <w:pPr>
        <w:widowControl w:val="0"/>
        <w:autoSpaceDE w:val="0"/>
        <w:autoSpaceDN w:val="0"/>
        <w:adjustRightInd w:val="0"/>
        <w:spacing w:line="480" w:lineRule="auto"/>
        <w:ind w:left="640" w:hanging="640"/>
        <w:rPr>
          <w:rFonts w:ascii="Calibri" w:hAnsi="Calibri" w:cs="Calibri"/>
          <w:noProof/>
          <w:szCs w:val="24"/>
        </w:rPr>
      </w:pPr>
      <w:r w:rsidRPr="00534884">
        <w:rPr>
          <w:rFonts w:ascii="Calibri" w:hAnsi="Calibri" w:cs="Calibri"/>
          <w:b/>
          <w:bCs/>
          <w:noProof/>
          <w:szCs w:val="24"/>
        </w:rPr>
        <w:t>32</w:t>
      </w:r>
      <w:r w:rsidRPr="00534884">
        <w:rPr>
          <w:rFonts w:ascii="Calibri" w:hAnsi="Calibri" w:cs="Calibri"/>
          <w:noProof/>
          <w:szCs w:val="24"/>
        </w:rPr>
        <w:t>.</w:t>
      </w:r>
      <w:r w:rsidRPr="00534884">
        <w:rPr>
          <w:rFonts w:ascii="Calibri" w:hAnsi="Calibri" w:cs="Calibri"/>
          <w:noProof/>
          <w:szCs w:val="24"/>
        </w:rPr>
        <w:tab/>
      </w:r>
      <w:r w:rsidR="00D60C27">
        <w:rPr>
          <w:rFonts w:ascii="Calibri" w:hAnsi="Calibri" w:cs="Calibri"/>
          <w:szCs w:val="24"/>
        </w:rPr>
        <w:t xml:space="preserve">Liverpool City Council. </w:t>
      </w:r>
      <w:r w:rsidR="00D60C27">
        <w:rPr>
          <w:rFonts w:ascii="Calibri" w:hAnsi="Calibri" w:cs="Calibri"/>
          <w:i/>
          <w:iCs/>
          <w:szCs w:val="24"/>
        </w:rPr>
        <w:t xml:space="preserve">Liverpool's journey through 2021. Public Health Annual Report. </w:t>
      </w:r>
      <w:r w:rsidR="00D60C27" w:rsidRPr="003C2E11">
        <w:rPr>
          <w:rFonts w:ascii="Calibri" w:hAnsi="Calibri" w:cs="Calibri"/>
          <w:i/>
          <w:iCs/>
          <w:szCs w:val="24"/>
        </w:rPr>
        <w:t>https://liverpool.gov.uk/media/1361423/public-health-annual-report-2021.pdf</w:t>
      </w:r>
      <w:r w:rsidR="00D60C27">
        <w:rPr>
          <w:rFonts w:ascii="Calibri" w:hAnsi="Calibri" w:cs="Calibri"/>
          <w:i/>
          <w:iCs/>
          <w:szCs w:val="24"/>
        </w:rPr>
        <w:t xml:space="preserve"> </w:t>
      </w:r>
      <w:r w:rsidR="00D60C27" w:rsidRPr="003C2E11">
        <w:rPr>
          <w:rFonts w:ascii="Calibri" w:hAnsi="Calibri" w:cs="Calibri"/>
          <w:szCs w:val="24"/>
        </w:rPr>
        <w:t>(</w:t>
      </w:r>
      <w:r w:rsidR="00D60C27">
        <w:rPr>
          <w:rFonts w:ascii="Calibri" w:hAnsi="Calibri" w:cs="Calibri"/>
          <w:szCs w:val="24"/>
        </w:rPr>
        <w:t>16 December 2022</w:t>
      </w:r>
      <w:r w:rsidR="00D60C27" w:rsidRPr="003C2E11">
        <w:rPr>
          <w:rFonts w:ascii="Calibri" w:hAnsi="Calibri" w:cs="Calibri"/>
          <w:szCs w:val="24"/>
        </w:rPr>
        <w:t>, date last accessed)</w:t>
      </w:r>
    </w:p>
    <w:p w14:paraId="07E740CD" w14:textId="14086193" w:rsidR="00534884" w:rsidRPr="00534884" w:rsidRDefault="00534884" w:rsidP="00534884">
      <w:pPr>
        <w:widowControl w:val="0"/>
        <w:autoSpaceDE w:val="0"/>
        <w:autoSpaceDN w:val="0"/>
        <w:adjustRightInd w:val="0"/>
        <w:spacing w:line="480" w:lineRule="auto"/>
        <w:ind w:left="640" w:hanging="640"/>
        <w:rPr>
          <w:rFonts w:ascii="Calibri" w:hAnsi="Calibri" w:cs="Calibri"/>
          <w:noProof/>
        </w:rPr>
      </w:pPr>
      <w:r w:rsidRPr="00534884">
        <w:rPr>
          <w:rFonts w:ascii="Calibri" w:hAnsi="Calibri" w:cs="Calibri"/>
          <w:b/>
          <w:bCs/>
          <w:noProof/>
          <w:szCs w:val="24"/>
        </w:rPr>
        <w:t>33</w:t>
      </w:r>
      <w:r w:rsidRPr="00534884">
        <w:rPr>
          <w:rFonts w:ascii="Calibri" w:hAnsi="Calibri" w:cs="Calibri"/>
          <w:noProof/>
          <w:szCs w:val="24"/>
        </w:rPr>
        <w:t>.</w:t>
      </w:r>
      <w:r w:rsidRPr="00534884">
        <w:rPr>
          <w:rFonts w:ascii="Calibri" w:hAnsi="Calibri" w:cs="Calibri"/>
          <w:noProof/>
          <w:szCs w:val="24"/>
        </w:rPr>
        <w:tab/>
      </w:r>
      <w:r w:rsidR="00D60C27">
        <w:rPr>
          <w:rFonts w:ascii="Calibri" w:hAnsi="Calibri" w:cs="Calibri"/>
          <w:szCs w:val="24"/>
        </w:rPr>
        <w:t>NHS England</w:t>
      </w:r>
      <w:r w:rsidR="00D60C27" w:rsidRPr="00195FB0">
        <w:rPr>
          <w:rFonts w:ascii="Calibri" w:hAnsi="Calibri" w:cs="Calibri"/>
          <w:szCs w:val="24"/>
        </w:rPr>
        <w:t xml:space="preserve">. </w:t>
      </w:r>
      <w:r w:rsidR="00D60C27" w:rsidRPr="00195FB0">
        <w:rPr>
          <w:rFonts w:ascii="Calibri" w:hAnsi="Calibri" w:cs="Calibri"/>
          <w:i/>
          <w:iCs/>
          <w:szCs w:val="24"/>
        </w:rPr>
        <w:t xml:space="preserve">COVID-19 </w:t>
      </w:r>
      <w:r w:rsidR="00D60C27">
        <w:rPr>
          <w:rFonts w:ascii="Calibri" w:hAnsi="Calibri" w:cs="Calibri"/>
          <w:i/>
          <w:iCs/>
          <w:szCs w:val="24"/>
        </w:rPr>
        <w:t>V</w:t>
      </w:r>
      <w:r w:rsidR="00D60C27" w:rsidRPr="00195FB0">
        <w:rPr>
          <w:rFonts w:ascii="Calibri" w:hAnsi="Calibri" w:cs="Calibri"/>
          <w:i/>
          <w:iCs/>
          <w:szCs w:val="24"/>
        </w:rPr>
        <w:t>accination</w:t>
      </w:r>
      <w:r w:rsidR="00D60C27">
        <w:rPr>
          <w:rFonts w:ascii="Calibri" w:hAnsi="Calibri" w:cs="Calibri"/>
          <w:i/>
          <w:iCs/>
          <w:szCs w:val="24"/>
        </w:rPr>
        <w:t>s</w:t>
      </w:r>
      <w:r w:rsidR="00D60C27" w:rsidRPr="00195FB0">
        <w:rPr>
          <w:rFonts w:ascii="Calibri" w:hAnsi="Calibri" w:cs="Calibri"/>
          <w:szCs w:val="24"/>
        </w:rPr>
        <w:t xml:space="preserve">. 2021 </w:t>
      </w:r>
      <w:r w:rsidR="00D60C27" w:rsidRPr="000D703D">
        <w:rPr>
          <w:rFonts w:ascii="Calibri" w:hAnsi="Calibri" w:cs="Calibri"/>
          <w:szCs w:val="24"/>
        </w:rPr>
        <w:t>https://www.england.nhs.uk/statistics/statistical-work-areas/covid-19-vaccinations/</w:t>
      </w:r>
      <w:r w:rsidR="00D60C27" w:rsidRPr="00195FB0">
        <w:rPr>
          <w:rFonts w:ascii="Calibri" w:hAnsi="Calibri" w:cs="Calibri"/>
          <w:szCs w:val="24"/>
        </w:rPr>
        <w:t xml:space="preserve"> (</w:t>
      </w:r>
      <w:r w:rsidR="00D60C27">
        <w:rPr>
          <w:rFonts w:ascii="Calibri" w:hAnsi="Calibri" w:cs="Calibri"/>
          <w:szCs w:val="24"/>
        </w:rPr>
        <w:t>16 December 2022</w:t>
      </w:r>
      <w:r w:rsidR="00D60C27" w:rsidRPr="00195FB0">
        <w:rPr>
          <w:rFonts w:ascii="Calibri" w:hAnsi="Calibri" w:cs="Calibri"/>
          <w:szCs w:val="24"/>
        </w:rPr>
        <w:t>, date last accessed).</w:t>
      </w:r>
    </w:p>
    <w:p w14:paraId="7CD20A21" w14:textId="687DF707" w:rsidR="006E1C22" w:rsidRPr="00195FB0" w:rsidRDefault="006E1C22" w:rsidP="00F67715">
      <w:pPr>
        <w:spacing w:line="480" w:lineRule="auto"/>
        <w:rPr>
          <w:b/>
          <w:bCs/>
        </w:rPr>
      </w:pPr>
      <w:r w:rsidRPr="00195FB0">
        <w:rPr>
          <w:b/>
          <w:bCs/>
        </w:rPr>
        <w:fldChar w:fldCharType="end"/>
      </w:r>
    </w:p>
    <w:sectPr w:rsidR="006E1C22" w:rsidRPr="00195FB0" w:rsidSect="00F677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F58A2" w14:textId="77777777" w:rsidR="000D703D" w:rsidRDefault="000D703D" w:rsidP="00225239">
      <w:pPr>
        <w:spacing w:after="0" w:line="240" w:lineRule="auto"/>
      </w:pPr>
      <w:r>
        <w:separator/>
      </w:r>
    </w:p>
  </w:endnote>
  <w:endnote w:type="continuationSeparator" w:id="0">
    <w:p w14:paraId="37604987" w14:textId="77777777" w:rsidR="000D703D" w:rsidRDefault="000D703D" w:rsidP="00225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6D2F0" w14:textId="77777777" w:rsidR="000D703D" w:rsidRDefault="000D703D" w:rsidP="00225239">
      <w:pPr>
        <w:spacing w:after="0" w:line="240" w:lineRule="auto"/>
      </w:pPr>
      <w:r>
        <w:separator/>
      </w:r>
    </w:p>
  </w:footnote>
  <w:footnote w:type="continuationSeparator" w:id="0">
    <w:p w14:paraId="37E682B8" w14:textId="77777777" w:rsidR="000D703D" w:rsidRDefault="000D703D" w:rsidP="002252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2ADC"/>
    <w:multiLevelType w:val="hybridMultilevel"/>
    <w:tmpl w:val="D996D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6E16F5"/>
    <w:multiLevelType w:val="hybridMultilevel"/>
    <w:tmpl w:val="C4EE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983736"/>
    <w:multiLevelType w:val="hybridMultilevel"/>
    <w:tmpl w:val="8F960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D091F18"/>
    <w:multiLevelType w:val="hybridMultilevel"/>
    <w:tmpl w:val="650AB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7758E4"/>
    <w:multiLevelType w:val="hybridMultilevel"/>
    <w:tmpl w:val="FC785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7573C8"/>
    <w:multiLevelType w:val="hybridMultilevel"/>
    <w:tmpl w:val="0B480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5801"/>
    <w:rsid w:val="00000AED"/>
    <w:rsid w:val="000023FC"/>
    <w:rsid w:val="00002D12"/>
    <w:rsid w:val="00003062"/>
    <w:rsid w:val="0002758B"/>
    <w:rsid w:val="00030423"/>
    <w:rsid w:val="00033EBB"/>
    <w:rsid w:val="0003FFE4"/>
    <w:rsid w:val="00045940"/>
    <w:rsid w:val="000525FA"/>
    <w:rsid w:val="0006361C"/>
    <w:rsid w:val="000642BB"/>
    <w:rsid w:val="00067995"/>
    <w:rsid w:val="000777AE"/>
    <w:rsid w:val="000A5494"/>
    <w:rsid w:val="000A5801"/>
    <w:rsid w:val="000D071B"/>
    <w:rsid w:val="000D270A"/>
    <w:rsid w:val="000D703D"/>
    <w:rsid w:val="000E547E"/>
    <w:rsid w:val="000F19BB"/>
    <w:rsid w:val="000F6916"/>
    <w:rsid w:val="000F708F"/>
    <w:rsid w:val="0011015B"/>
    <w:rsid w:val="00111376"/>
    <w:rsid w:val="001132C6"/>
    <w:rsid w:val="00114E07"/>
    <w:rsid w:val="00117963"/>
    <w:rsid w:val="00125135"/>
    <w:rsid w:val="00125188"/>
    <w:rsid w:val="0015325E"/>
    <w:rsid w:val="001553F8"/>
    <w:rsid w:val="00156ED2"/>
    <w:rsid w:val="00161EA2"/>
    <w:rsid w:val="00164B31"/>
    <w:rsid w:val="00195FB0"/>
    <w:rsid w:val="001C6D00"/>
    <w:rsid w:val="001D0E6D"/>
    <w:rsid w:val="001E1A67"/>
    <w:rsid w:val="001E2673"/>
    <w:rsid w:val="00204244"/>
    <w:rsid w:val="00204E02"/>
    <w:rsid w:val="00204E31"/>
    <w:rsid w:val="0020730E"/>
    <w:rsid w:val="00214E9B"/>
    <w:rsid w:val="00220764"/>
    <w:rsid w:val="00225239"/>
    <w:rsid w:val="002275C7"/>
    <w:rsid w:val="00250318"/>
    <w:rsid w:val="00250DB2"/>
    <w:rsid w:val="00256316"/>
    <w:rsid w:val="00257414"/>
    <w:rsid w:val="00265CD7"/>
    <w:rsid w:val="0027358D"/>
    <w:rsid w:val="002802D9"/>
    <w:rsid w:val="00282105"/>
    <w:rsid w:val="002833A6"/>
    <w:rsid w:val="00287ECC"/>
    <w:rsid w:val="00294244"/>
    <w:rsid w:val="00294A74"/>
    <w:rsid w:val="002B531D"/>
    <w:rsid w:val="002C57C8"/>
    <w:rsid w:val="003129FB"/>
    <w:rsid w:val="003240D7"/>
    <w:rsid w:val="00326FF9"/>
    <w:rsid w:val="0034035C"/>
    <w:rsid w:val="00352CA8"/>
    <w:rsid w:val="0038181C"/>
    <w:rsid w:val="00391961"/>
    <w:rsid w:val="00396ED9"/>
    <w:rsid w:val="0039733E"/>
    <w:rsid w:val="00397CE3"/>
    <w:rsid w:val="003A07A5"/>
    <w:rsid w:val="003A1C50"/>
    <w:rsid w:val="003A302C"/>
    <w:rsid w:val="003B3C5A"/>
    <w:rsid w:val="003C2E11"/>
    <w:rsid w:val="003C3AA8"/>
    <w:rsid w:val="003C3D85"/>
    <w:rsid w:val="003C52A1"/>
    <w:rsid w:val="003C7170"/>
    <w:rsid w:val="003C78A0"/>
    <w:rsid w:val="003D32D0"/>
    <w:rsid w:val="003F04E8"/>
    <w:rsid w:val="004049AE"/>
    <w:rsid w:val="00420F08"/>
    <w:rsid w:val="004231AD"/>
    <w:rsid w:val="00433051"/>
    <w:rsid w:val="0043413C"/>
    <w:rsid w:val="0043433C"/>
    <w:rsid w:val="00440638"/>
    <w:rsid w:val="0045536F"/>
    <w:rsid w:val="00475395"/>
    <w:rsid w:val="00483D43"/>
    <w:rsid w:val="004912E7"/>
    <w:rsid w:val="004945AA"/>
    <w:rsid w:val="00497F9D"/>
    <w:rsid w:val="004A4071"/>
    <w:rsid w:val="004A693E"/>
    <w:rsid w:val="004C2012"/>
    <w:rsid w:val="004D59BC"/>
    <w:rsid w:val="004E55B7"/>
    <w:rsid w:val="004E55C7"/>
    <w:rsid w:val="004F67DD"/>
    <w:rsid w:val="00504152"/>
    <w:rsid w:val="00507F52"/>
    <w:rsid w:val="00533905"/>
    <w:rsid w:val="005346BC"/>
    <w:rsid w:val="00534701"/>
    <w:rsid w:val="00534884"/>
    <w:rsid w:val="00563550"/>
    <w:rsid w:val="00567A4A"/>
    <w:rsid w:val="005740F5"/>
    <w:rsid w:val="005759F5"/>
    <w:rsid w:val="005A19C4"/>
    <w:rsid w:val="005A3E82"/>
    <w:rsid w:val="005A58CD"/>
    <w:rsid w:val="005D67E1"/>
    <w:rsid w:val="005E091E"/>
    <w:rsid w:val="00602972"/>
    <w:rsid w:val="00602F1A"/>
    <w:rsid w:val="00612026"/>
    <w:rsid w:val="00617858"/>
    <w:rsid w:val="006340B8"/>
    <w:rsid w:val="00641631"/>
    <w:rsid w:val="00651D7A"/>
    <w:rsid w:val="006552BA"/>
    <w:rsid w:val="006659BF"/>
    <w:rsid w:val="0067422B"/>
    <w:rsid w:val="0067579F"/>
    <w:rsid w:val="00680950"/>
    <w:rsid w:val="006925D7"/>
    <w:rsid w:val="00695418"/>
    <w:rsid w:val="006B0980"/>
    <w:rsid w:val="006D378D"/>
    <w:rsid w:val="006D3970"/>
    <w:rsid w:val="006D735D"/>
    <w:rsid w:val="006D74B9"/>
    <w:rsid w:val="006D7F85"/>
    <w:rsid w:val="006E0595"/>
    <w:rsid w:val="006E1C22"/>
    <w:rsid w:val="007203B7"/>
    <w:rsid w:val="00723BF6"/>
    <w:rsid w:val="00724438"/>
    <w:rsid w:val="007275DF"/>
    <w:rsid w:val="007314F2"/>
    <w:rsid w:val="007552CA"/>
    <w:rsid w:val="00777D86"/>
    <w:rsid w:val="007814D2"/>
    <w:rsid w:val="00781B29"/>
    <w:rsid w:val="00781D0E"/>
    <w:rsid w:val="00783A9F"/>
    <w:rsid w:val="00793BE9"/>
    <w:rsid w:val="007A48BD"/>
    <w:rsid w:val="007A5634"/>
    <w:rsid w:val="007B7064"/>
    <w:rsid w:val="007D0EE4"/>
    <w:rsid w:val="007D55D5"/>
    <w:rsid w:val="007E3A2F"/>
    <w:rsid w:val="007E42C9"/>
    <w:rsid w:val="00821382"/>
    <w:rsid w:val="008225BC"/>
    <w:rsid w:val="008236C8"/>
    <w:rsid w:val="0082579F"/>
    <w:rsid w:val="00825CB9"/>
    <w:rsid w:val="00825DA0"/>
    <w:rsid w:val="00827973"/>
    <w:rsid w:val="00834B6D"/>
    <w:rsid w:val="008352AD"/>
    <w:rsid w:val="0084110C"/>
    <w:rsid w:val="008470A2"/>
    <w:rsid w:val="0086462E"/>
    <w:rsid w:val="00866C05"/>
    <w:rsid w:val="008741CC"/>
    <w:rsid w:val="00880CBC"/>
    <w:rsid w:val="00892662"/>
    <w:rsid w:val="008A586C"/>
    <w:rsid w:val="008B4D3F"/>
    <w:rsid w:val="008B56AD"/>
    <w:rsid w:val="008C17F8"/>
    <w:rsid w:val="008C7C84"/>
    <w:rsid w:val="008D1FFD"/>
    <w:rsid w:val="008D7396"/>
    <w:rsid w:val="008E0823"/>
    <w:rsid w:val="008F1869"/>
    <w:rsid w:val="00903B0B"/>
    <w:rsid w:val="00907121"/>
    <w:rsid w:val="00921C31"/>
    <w:rsid w:val="00935FCB"/>
    <w:rsid w:val="0093769B"/>
    <w:rsid w:val="00941550"/>
    <w:rsid w:val="00941D6B"/>
    <w:rsid w:val="009429D3"/>
    <w:rsid w:val="00946123"/>
    <w:rsid w:val="00955E14"/>
    <w:rsid w:val="009637AA"/>
    <w:rsid w:val="009942F1"/>
    <w:rsid w:val="00997873"/>
    <w:rsid w:val="009B7149"/>
    <w:rsid w:val="009C225A"/>
    <w:rsid w:val="009D22BA"/>
    <w:rsid w:val="009D34CA"/>
    <w:rsid w:val="009E3E7E"/>
    <w:rsid w:val="009E4890"/>
    <w:rsid w:val="009E723A"/>
    <w:rsid w:val="009E73E4"/>
    <w:rsid w:val="009F2CC4"/>
    <w:rsid w:val="009F7875"/>
    <w:rsid w:val="00A01041"/>
    <w:rsid w:val="00A068F3"/>
    <w:rsid w:val="00A10AB3"/>
    <w:rsid w:val="00A21FAA"/>
    <w:rsid w:val="00A24282"/>
    <w:rsid w:val="00A27AB3"/>
    <w:rsid w:val="00A36969"/>
    <w:rsid w:val="00A40661"/>
    <w:rsid w:val="00A41EB0"/>
    <w:rsid w:val="00A43960"/>
    <w:rsid w:val="00A63B59"/>
    <w:rsid w:val="00A63C8E"/>
    <w:rsid w:val="00A72491"/>
    <w:rsid w:val="00A762E5"/>
    <w:rsid w:val="00A77817"/>
    <w:rsid w:val="00A91924"/>
    <w:rsid w:val="00AA40B0"/>
    <w:rsid w:val="00AB2378"/>
    <w:rsid w:val="00AB3C41"/>
    <w:rsid w:val="00AC5ABE"/>
    <w:rsid w:val="00AD141D"/>
    <w:rsid w:val="00AD40F9"/>
    <w:rsid w:val="00AE0AB0"/>
    <w:rsid w:val="00AF30F7"/>
    <w:rsid w:val="00AF3257"/>
    <w:rsid w:val="00B01192"/>
    <w:rsid w:val="00B029A6"/>
    <w:rsid w:val="00B02B5B"/>
    <w:rsid w:val="00B0664E"/>
    <w:rsid w:val="00B143A2"/>
    <w:rsid w:val="00B15149"/>
    <w:rsid w:val="00B21162"/>
    <w:rsid w:val="00B32537"/>
    <w:rsid w:val="00B364F0"/>
    <w:rsid w:val="00B56D48"/>
    <w:rsid w:val="00B63574"/>
    <w:rsid w:val="00B64B9B"/>
    <w:rsid w:val="00B750A4"/>
    <w:rsid w:val="00B90126"/>
    <w:rsid w:val="00BC0D64"/>
    <w:rsid w:val="00BC5207"/>
    <w:rsid w:val="00BD24F3"/>
    <w:rsid w:val="00BD4521"/>
    <w:rsid w:val="00BD4DCE"/>
    <w:rsid w:val="00BD4F77"/>
    <w:rsid w:val="00C02248"/>
    <w:rsid w:val="00C06439"/>
    <w:rsid w:val="00C06B6C"/>
    <w:rsid w:val="00C06C10"/>
    <w:rsid w:val="00C12F4A"/>
    <w:rsid w:val="00C13802"/>
    <w:rsid w:val="00C24124"/>
    <w:rsid w:val="00C26889"/>
    <w:rsid w:val="00C27F4E"/>
    <w:rsid w:val="00C355CD"/>
    <w:rsid w:val="00C52E07"/>
    <w:rsid w:val="00C613CC"/>
    <w:rsid w:val="00C617B5"/>
    <w:rsid w:val="00C620BF"/>
    <w:rsid w:val="00C63198"/>
    <w:rsid w:val="00C65DE8"/>
    <w:rsid w:val="00C66154"/>
    <w:rsid w:val="00C6682E"/>
    <w:rsid w:val="00C77243"/>
    <w:rsid w:val="00C83485"/>
    <w:rsid w:val="00C856C7"/>
    <w:rsid w:val="00C907E8"/>
    <w:rsid w:val="00CA2CD8"/>
    <w:rsid w:val="00CD27B1"/>
    <w:rsid w:val="00CD470F"/>
    <w:rsid w:val="00CF73BA"/>
    <w:rsid w:val="00D0670E"/>
    <w:rsid w:val="00D11170"/>
    <w:rsid w:val="00D257CF"/>
    <w:rsid w:val="00D363E2"/>
    <w:rsid w:val="00D42A9B"/>
    <w:rsid w:val="00D60C27"/>
    <w:rsid w:val="00D80C3C"/>
    <w:rsid w:val="00D869A4"/>
    <w:rsid w:val="00DA737E"/>
    <w:rsid w:val="00DB1099"/>
    <w:rsid w:val="00DB1550"/>
    <w:rsid w:val="00DC63D9"/>
    <w:rsid w:val="00DD1603"/>
    <w:rsid w:val="00DD3E51"/>
    <w:rsid w:val="00DE6083"/>
    <w:rsid w:val="00DE73C5"/>
    <w:rsid w:val="00DF33E9"/>
    <w:rsid w:val="00DF63F3"/>
    <w:rsid w:val="00E36AED"/>
    <w:rsid w:val="00E47379"/>
    <w:rsid w:val="00E555DD"/>
    <w:rsid w:val="00E635C4"/>
    <w:rsid w:val="00E669E2"/>
    <w:rsid w:val="00E709D4"/>
    <w:rsid w:val="00E76846"/>
    <w:rsid w:val="00E959D0"/>
    <w:rsid w:val="00E965D4"/>
    <w:rsid w:val="00EB34ED"/>
    <w:rsid w:val="00ED5FC2"/>
    <w:rsid w:val="00EE619D"/>
    <w:rsid w:val="00F077E5"/>
    <w:rsid w:val="00F07EAF"/>
    <w:rsid w:val="00F25BCC"/>
    <w:rsid w:val="00F35A70"/>
    <w:rsid w:val="00F430F2"/>
    <w:rsid w:val="00F5517D"/>
    <w:rsid w:val="00F66B63"/>
    <w:rsid w:val="00F67715"/>
    <w:rsid w:val="00F70FF4"/>
    <w:rsid w:val="00F71DF5"/>
    <w:rsid w:val="00F72742"/>
    <w:rsid w:val="00F73D2B"/>
    <w:rsid w:val="00F83F6F"/>
    <w:rsid w:val="00FA2E41"/>
    <w:rsid w:val="00FB1DE3"/>
    <w:rsid w:val="00FD59CD"/>
    <w:rsid w:val="00FF1C87"/>
    <w:rsid w:val="03FD7FB3"/>
    <w:rsid w:val="0B7B1BC5"/>
    <w:rsid w:val="0DF57EC5"/>
    <w:rsid w:val="0F565395"/>
    <w:rsid w:val="0F721640"/>
    <w:rsid w:val="10CF965D"/>
    <w:rsid w:val="170FF911"/>
    <w:rsid w:val="1A2E7176"/>
    <w:rsid w:val="1B5BF4DC"/>
    <w:rsid w:val="1C31AF6F"/>
    <w:rsid w:val="1D661238"/>
    <w:rsid w:val="1EB296A7"/>
    <w:rsid w:val="209DB2FA"/>
    <w:rsid w:val="23D553BC"/>
    <w:rsid w:val="25FEF5C0"/>
    <w:rsid w:val="2B168D60"/>
    <w:rsid w:val="30671147"/>
    <w:rsid w:val="33F3650C"/>
    <w:rsid w:val="36E6ED09"/>
    <w:rsid w:val="38EF72FB"/>
    <w:rsid w:val="3AB77BC3"/>
    <w:rsid w:val="40F13694"/>
    <w:rsid w:val="427D2CE4"/>
    <w:rsid w:val="438EAAC0"/>
    <w:rsid w:val="452A7B21"/>
    <w:rsid w:val="45DE3227"/>
    <w:rsid w:val="468ED1BF"/>
    <w:rsid w:val="46A9F15F"/>
    <w:rsid w:val="492B0C63"/>
    <w:rsid w:val="49B7948F"/>
    <w:rsid w:val="4C484CE9"/>
    <w:rsid w:val="4EFE8286"/>
    <w:rsid w:val="533D5658"/>
    <w:rsid w:val="559E7269"/>
    <w:rsid w:val="56124811"/>
    <w:rsid w:val="57BD5939"/>
    <w:rsid w:val="620DE71C"/>
    <w:rsid w:val="681FB46F"/>
    <w:rsid w:val="69626363"/>
    <w:rsid w:val="6A240DB5"/>
    <w:rsid w:val="6B5CE053"/>
    <w:rsid w:val="6C5A471A"/>
    <w:rsid w:val="6DF6177B"/>
    <w:rsid w:val="6F9A5275"/>
    <w:rsid w:val="70379865"/>
    <w:rsid w:val="71645777"/>
    <w:rsid w:val="7AF3D6AD"/>
    <w:rsid w:val="7F96D0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1035D1"/>
  <w15:chartTrackingRefBased/>
  <w15:docId w15:val="{55E260F5-086F-4F2A-902F-857CCDCAA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5801"/>
    <w:rPr>
      <w:sz w:val="16"/>
      <w:szCs w:val="16"/>
    </w:rPr>
  </w:style>
  <w:style w:type="paragraph" w:styleId="CommentText">
    <w:name w:val="annotation text"/>
    <w:basedOn w:val="Normal"/>
    <w:link w:val="CommentTextChar"/>
    <w:uiPriority w:val="99"/>
    <w:semiHidden/>
    <w:unhideWhenUsed/>
    <w:rsid w:val="000A5801"/>
    <w:pPr>
      <w:spacing w:line="240" w:lineRule="auto"/>
    </w:pPr>
    <w:rPr>
      <w:sz w:val="20"/>
      <w:szCs w:val="20"/>
    </w:rPr>
  </w:style>
  <w:style w:type="character" w:customStyle="1" w:styleId="CommentTextChar">
    <w:name w:val="Comment Text Char"/>
    <w:basedOn w:val="DefaultParagraphFont"/>
    <w:link w:val="CommentText"/>
    <w:uiPriority w:val="99"/>
    <w:semiHidden/>
    <w:rsid w:val="000A5801"/>
    <w:rPr>
      <w:sz w:val="20"/>
      <w:szCs w:val="20"/>
    </w:rPr>
  </w:style>
  <w:style w:type="paragraph" w:styleId="CommentSubject">
    <w:name w:val="annotation subject"/>
    <w:basedOn w:val="CommentText"/>
    <w:next w:val="CommentText"/>
    <w:link w:val="CommentSubjectChar"/>
    <w:uiPriority w:val="99"/>
    <w:semiHidden/>
    <w:unhideWhenUsed/>
    <w:rsid w:val="000A5801"/>
    <w:rPr>
      <w:b/>
      <w:bCs/>
    </w:rPr>
  </w:style>
  <w:style w:type="character" w:customStyle="1" w:styleId="CommentSubjectChar">
    <w:name w:val="Comment Subject Char"/>
    <w:basedOn w:val="CommentTextChar"/>
    <w:link w:val="CommentSubject"/>
    <w:uiPriority w:val="99"/>
    <w:semiHidden/>
    <w:rsid w:val="000A5801"/>
    <w:rPr>
      <w:b/>
      <w:bCs/>
      <w:sz w:val="20"/>
      <w:szCs w:val="20"/>
    </w:rPr>
  </w:style>
  <w:style w:type="paragraph" w:styleId="BalloonText">
    <w:name w:val="Balloon Text"/>
    <w:basedOn w:val="Normal"/>
    <w:link w:val="BalloonTextChar"/>
    <w:uiPriority w:val="99"/>
    <w:semiHidden/>
    <w:unhideWhenUsed/>
    <w:rsid w:val="000A58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801"/>
    <w:rPr>
      <w:rFonts w:ascii="Segoe UI" w:hAnsi="Segoe UI" w:cs="Segoe UI"/>
      <w:sz w:val="18"/>
      <w:szCs w:val="18"/>
    </w:rPr>
  </w:style>
  <w:style w:type="paragraph" w:styleId="ListParagraph">
    <w:name w:val="List Paragraph"/>
    <w:basedOn w:val="Normal"/>
    <w:uiPriority w:val="34"/>
    <w:qFormat/>
    <w:rsid w:val="009E4890"/>
    <w:pPr>
      <w:ind w:left="720"/>
      <w:contextualSpacing/>
    </w:pPr>
  </w:style>
  <w:style w:type="character" w:styleId="Hyperlink">
    <w:name w:val="Hyperlink"/>
    <w:basedOn w:val="DefaultParagraphFont"/>
    <w:uiPriority w:val="99"/>
    <w:unhideWhenUsed/>
    <w:rsid w:val="00B21162"/>
    <w:rPr>
      <w:strike w:val="0"/>
      <w:dstrike w:val="0"/>
      <w:color w:val="006699"/>
      <w:u w:val="none"/>
      <w:effect w:val="none"/>
      <w:shd w:val="clear" w:color="auto" w:fill="auto"/>
      <w:vertAlign w:val="baseline"/>
    </w:rPr>
  </w:style>
  <w:style w:type="table" w:styleId="TableGrid">
    <w:name w:val="Table Grid"/>
    <w:basedOn w:val="TableNormal"/>
    <w:uiPriority w:val="39"/>
    <w:rsid w:val="00D111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364F0"/>
    <w:rPr>
      <w:color w:val="605E5C"/>
      <w:shd w:val="clear" w:color="auto" w:fill="E1DFDD"/>
    </w:rPr>
  </w:style>
  <w:style w:type="character" w:styleId="Emphasis">
    <w:name w:val="Emphasis"/>
    <w:basedOn w:val="DefaultParagraphFont"/>
    <w:uiPriority w:val="20"/>
    <w:qFormat/>
    <w:rsid w:val="00067995"/>
    <w:rPr>
      <w:i/>
      <w:iCs/>
    </w:rPr>
  </w:style>
  <w:style w:type="paragraph" w:styleId="Revision">
    <w:name w:val="Revision"/>
    <w:hidden/>
    <w:uiPriority w:val="99"/>
    <w:semiHidden/>
    <w:rsid w:val="002B531D"/>
    <w:pPr>
      <w:spacing w:after="0" w:line="240" w:lineRule="auto"/>
    </w:pPr>
  </w:style>
  <w:style w:type="character" w:customStyle="1" w:styleId="UnresolvedMention2">
    <w:name w:val="Unresolved Mention2"/>
    <w:basedOn w:val="DefaultParagraphFont"/>
    <w:uiPriority w:val="99"/>
    <w:semiHidden/>
    <w:unhideWhenUsed/>
    <w:rsid w:val="00C06C10"/>
    <w:rPr>
      <w:color w:val="605E5C"/>
      <w:shd w:val="clear" w:color="auto" w:fill="E1DFDD"/>
    </w:rPr>
  </w:style>
  <w:style w:type="character" w:customStyle="1" w:styleId="country">
    <w:name w:val="country"/>
    <w:basedOn w:val="DefaultParagraphFont"/>
    <w:rsid w:val="00C06C10"/>
  </w:style>
  <w:style w:type="character" w:styleId="LineNumber">
    <w:name w:val="line number"/>
    <w:basedOn w:val="DefaultParagraphFont"/>
    <w:uiPriority w:val="99"/>
    <w:semiHidden/>
    <w:unhideWhenUsed/>
    <w:rsid w:val="00F67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0162">
      <w:bodyDiv w:val="1"/>
      <w:marLeft w:val="0"/>
      <w:marRight w:val="0"/>
      <w:marTop w:val="0"/>
      <w:marBottom w:val="0"/>
      <w:divBdr>
        <w:top w:val="none" w:sz="0" w:space="0" w:color="auto"/>
        <w:left w:val="none" w:sz="0" w:space="0" w:color="auto"/>
        <w:bottom w:val="none" w:sz="0" w:space="0" w:color="auto"/>
        <w:right w:val="none" w:sz="0" w:space="0" w:color="auto"/>
      </w:divBdr>
    </w:div>
    <w:div w:id="717511020">
      <w:bodyDiv w:val="1"/>
      <w:marLeft w:val="0"/>
      <w:marRight w:val="0"/>
      <w:marTop w:val="0"/>
      <w:marBottom w:val="0"/>
      <w:divBdr>
        <w:top w:val="none" w:sz="0" w:space="0" w:color="auto"/>
        <w:left w:val="none" w:sz="0" w:space="0" w:color="auto"/>
        <w:bottom w:val="none" w:sz="0" w:space="0" w:color="auto"/>
        <w:right w:val="none" w:sz="0" w:space="0" w:color="auto"/>
      </w:divBdr>
      <w:divsChild>
        <w:div w:id="101581353">
          <w:marLeft w:val="0"/>
          <w:marRight w:val="0"/>
          <w:marTop w:val="0"/>
          <w:marBottom w:val="0"/>
          <w:divBdr>
            <w:top w:val="none" w:sz="0" w:space="0" w:color="auto"/>
            <w:left w:val="none" w:sz="0" w:space="0" w:color="auto"/>
            <w:bottom w:val="none" w:sz="0" w:space="0" w:color="auto"/>
            <w:right w:val="none" w:sz="0" w:space="0" w:color="auto"/>
          </w:divBdr>
          <w:divsChild>
            <w:div w:id="1867981241">
              <w:marLeft w:val="0"/>
              <w:marRight w:val="0"/>
              <w:marTop w:val="0"/>
              <w:marBottom w:val="0"/>
              <w:divBdr>
                <w:top w:val="none" w:sz="0" w:space="0" w:color="auto"/>
                <w:left w:val="none" w:sz="0" w:space="0" w:color="auto"/>
                <w:bottom w:val="none" w:sz="0" w:space="0" w:color="auto"/>
                <w:right w:val="none" w:sz="0" w:space="0" w:color="auto"/>
              </w:divBdr>
            </w:div>
            <w:div w:id="1426420607">
              <w:marLeft w:val="0"/>
              <w:marRight w:val="0"/>
              <w:marTop w:val="0"/>
              <w:marBottom w:val="0"/>
              <w:divBdr>
                <w:top w:val="none" w:sz="0" w:space="0" w:color="auto"/>
                <w:left w:val="none" w:sz="0" w:space="0" w:color="auto"/>
                <w:bottom w:val="none" w:sz="0" w:space="0" w:color="auto"/>
                <w:right w:val="none" w:sz="0" w:space="0" w:color="auto"/>
              </w:divBdr>
            </w:div>
          </w:divsChild>
        </w:div>
        <w:div w:id="772558564">
          <w:marLeft w:val="0"/>
          <w:marRight w:val="0"/>
          <w:marTop w:val="0"/>
          <w:marBottom w:val="0"/>
          <w:divBdr>
            <w:top w:val="none" w:sz="0" w:space="0" w:color="auto"/>
            <w:left w:val="none" w:sz="0" w:space="0" w:color="auto"/>
            <w:bottom w:val="none" w:sz="0" w:space="0" w:color="auto"/>
            <w:right w:val="none" w:sz="0" w:space="0" w:color="auto"/>
          </w:divBdr>
          <w:divsChild>
            <w:div w:id="1673794514">
              <w:marLeft w:val="0"/>
              <w:marRight w:val="0"/>
              <w:marTop w:val="0"/>
              <w:marBottom w:val="0"/>
              <w:divBdr>
                <w:top w:val="none" w:sz="0" w:space="0" w:color="auto"/>
                <w:left w:val="none" w:sz="0" w:space="0" w:color="auto"/>
                <w:bottom w:val="none" w:sz="0" w:space="0" w:color="auto"/>
                <w:right w:val="none" w:sz="0" w:space="0" w:color="auto"/>
              </w:divBdr>
            </w:div>
            <w:div w:id="197790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524835">
      <w:bodyDiv w:val="1"/>
      <w:marLeft w:val="0"/>
      <w:marRight w:val="0"/>
      <w:marTop w:val="0"/>
      <w:marBottom w:val="0"/>
      <w:divBdr>
        <w:top w:val="none" w:sz="0" w:space="0" w:color="auto"/>
        <w:left w:val="none" w:sz="0" w:space="0" w:color="auto"/>
        <w:bottom w:val="none" w:sz="0" w:space="0" w:color="auto"/>
        <w:right w:val="none" w:sz="0" w:space="0" w:color="auto"/>
      </w:divBdr>
      <w:divsChild>
        <w:div w:id="139908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UniqueSourceRef xmlns="0c1e910d-4918-42f1-af2c-ed1101d63abc" xsi:nil="true"/>
    <FileHash xmlns="0c1e910d-4918-42f1-af2c-ed1101d63abc"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5" ma:contentTypeDescription="Create a new document." ma:contentTypeScope="" ma:versionID="f809212a387e388420ae0c358b2f1605">
  <xsd:schema xmlns:xsd="http://www.w3.org/2001/XMLSchema" xmlns:xs="http://www.w3.org/2001/XMLSchema" xmlns:p="http://schemas.microsoft.com/office/2006/metadata/properties" xmlns:ns3="0c1e910d-4918-42f1-af2c-ed1101d63abc" targetNamespace="http://schemas.microsoft.com/office/2006/metadata/properties" ma:root="true" ma:fieldsID="58c1ef4a4a171780294aff1d0f7fc2a3" ns3:_="">
    <xsd:import namespace="0c1e910d-4918-42f1-af2c-ed1101d63abc"/>
    <xsd:element name="properties">
      <xsd:complexType>
        <xsd:sequence>
          <xsd:element name="documentManagement">
            <xsd:complexType>
              <xsd:all>
                <xsd:element ref="ns3:MediaServiceMetadata" minOccurs="0"/>
                <xsd:element ref="ns3:MediaServiceFastMetadata" minOccurs="0"/>
                <xsd:element ref="ns3:UniqueSourceRef" minOccurs="0"/>
                <xsd:element ref="ns3:FileHash" minOccurs="0"/>
                <xsd:element ref="ns3:SharedWithUsers" minOccurs="0"/>
                <xsd:element ref="ns3:SharedWithDetails" minOccurs="0"/>
                <xsd:element ref="ns3: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UniqueSourceRef" ma:index="10" nillable="true" ma:displayName="UniqueSourceRef" ma:internalName="UniqueSourceRef">
      <xsd:simpleType>
        <xsd:restriction base="dms:Note">
          <xsd:maxLength value="255"/>
        </xsd:restriction>
      </xsd:simpleType>
    </xsd:element>
    <xsd:element name="FileHash" ma:index="11" nillable="true" ma:displayName="FileHash" ma:internalName="FileHash">
      <xsd:simpleType>
        <xsd:restriction base="dms:Note">
          <xsd:maxLength value="255"/>
        </xsd:restriction>
      </xsd:simpleType>
    </xsd:element>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5969A6C-3413-48CB-9473-639404753A0F}">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0c1e910d-4918-42f1-af2c-ed1101d63abc"/>
    <ds:schemaRef ds:uri="http://www.w3.org/XML/1998/namespace"/>
    <ds:schemaRef ds:uri="http://purl.org/dc/dcmitype/"/>
  </ds:schemaRefs>
</ds:datastoreItem>
</file>

<file path=customXml/itemProps2.xml><?xml version="1.0" encoding="utf-8"?>
<ds:datastoreItem xmlns:ds="http://schemas.openxmlformats.org/officeDocument/2006/customXml" ds:itemID="{1E0AE7D6-7DF6-4B70-8727-BF51B28ED560}">
  <ds:schemaRefs>
    <ds:schemaRef ds:uri="http://schemas.openxmlformats.org/officeDocument/2006/bibliography"/>
  </ds:schemaRefs>
</ds:datastoreItem>
</file>

<file path=customXml/itemProps3.xml><?xml version="1.0" encoding="utf-8"?>
<ds:datastoreItem xmlns:ds="http://schemas.openxmlformats.org/officeDocument/2006/customXml" ds:itemID="{ABB8896B-D899-4D77-B257-FC57910326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A247D09-3A4F-4DA8-8A73-926D480B549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1340</Words>
  <Characters>178642</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Tulloch</dc:creator>
  <cp:keywords/>
  <dc:description/>
  <cp:lastModifiedBy>John Tulloch</cp:lastModifiedBy>
  <cp:revision>3</cp:revision>
  <cp:lastPrinted>2021-03-06T14:16:00Z</cp:lastPrinted>
  <dcterms:created xsi:type="dcterms:W3CDTF">2022-12-16T19:47:00Z</dcterms:created>
  <dcterms:modified xsi:type="dcterms:W3CDTF">2022-12-1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and-ageing</vt:lpwstr>
  </property>
  <property fmtid="{D5CDD505-2E9C-101B-9397-08002B2CF9AE}" pid="3" name="Mendeley Recent Style Name 0_1">
    <vt:lpwstr>Age and Age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clinical-infectious-diseases</vt:lpwstr>
  </property>
  <property fmtid="{D5CDD505-2E9C-101B-9397-08002B2CF9AE}" pid="13" name="Mendeley Recent Style Name 5_1">
    <vt:lpwstr>Clinical Infectious Diseases</vt:lpwstr>
  </property>
  <property fmtid="{D5CDD505-2E9C-101B-9397-08002B2CF9AE}" pid="14" name="Mendeley Recent Style Id 6_1">
    <vt:lpwstr>http://www.zotero.org/styles/journal-of-biomedical-informatics</vt:lpwstr>
  </property>
  <property fmtid="{D5CDD505-2E9C-101B-9397-08002B2CF9AE}" pid="15" name="Mendeley Recent Style Name 6_1">
    <vt:lpwstr>Journal of Biomedical Informatics</vt:lpwstr>
  </property>
  <property fmtid="{D5CDD505-2E9C-101B-9397-08002B2CF9AE}" pid="16" name="Mendeley Recent Style Id 7_1">
    <vt:lpwstr>http://www.zotero.org/styles/public-health</vt:lpwstr>
  </property>
  <property fmtid="{D5CDD505-2E9C-101B-9397-08002B2CF9AE}" pid="17" name="Mendeley Recent Style Name 7_1">
    <vt:lpwstr>Public Health</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ge-and-ageing</vt:lpwstr>
  </property>
  <property fmtid="{D5CDD505-2E9C-101B-9397-08002B2CF9AE}" pid="24" name="Mendeley Unique User Id_1">
    <vt:lpwstr>2831b07d-3915-321e-b60f-be08efeaa05e</vt:lpwstr>
  </property>
  <property fmtid="{D5CDD505-2E9C-101B-9397-08002B2CF9AE}" pid="25" name="ContentTypeId">
    <vt:lpwstr>0x010100F57573F99DE79145B2C4B20841E12603</vt:lpwstr>
  </property>
</Properties>
</file>